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52AD187F"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3DDE0A0A" w:rsidR="004D72B5" w:rsidRDefault="00FC7D79" w:rsidP="00972203">
      <w:pPr>
        <w:pStyle w:val="Abstract"/>
        <w:rPr>
          <w:i/>
          <w:iCs/>
        </w:rPr>
      </w:pPr>
      <w:r w:rsidRPr="00FC7D79">
        <w:rPr>
          <w:i/>
          <w:iCs/>
        </w:rPr>
        <w:t xml:space="preserve">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But, there still many </w:t>
      </w:r>
      <w:r w:rsidR="002178C3" w:rsidRPr="00FC7D79">
        <w:rPr>
          <w:i/>
          <w:iCs/>
        </w:rPr>
        <w:t>challenges</w:t>
      </w:r>
      <w:r w:rsidRPr="00FC7D79">
        <w:rPr>
          <w:i/>
          <w:iCs/>
        </w:rPr>
        <w:t xml:space="preserve"> inhibit the solution to become reality. There found initiatives to standardize healthcare information sharing method. To address issue about health document sharing between different enterprises, Integrating Healthcare Enterprise (IHE) initiative have proposed Cross</w:t>
      </w:r>
      <w:r w:rsidR="002178C3">
        <w:rPr>
          <w:rFonts w:cstheme="minorBidi" w:hint="cs"/>
          <w:i/>
          <w:iCs/>
          <w:szCs w:val="22"/>
          <w:cs/>
          <w:lang w:bidi="th-TH"/>
        </w:rPr>
        <w:t>-</w:t>
      </w:r>
      <w:r w:rsidRPr="00FC7D79">
        <w:rPr>
          <w:i/>
          <w:iCs/>
        </w:rPr>
        <w:t xml:space="preserve">Enterprise Document Sharing (XDS.b) Profile. The profile </w:t>
      </w:r>
      <w:r w:rsidR="002178C3" w:rsidRPr="00FC7D79">
        <w:rPr>
          <w:i/>
          <w:iCs/>
        </w:rPr>
        <w:t>allows</w:t>
      </w:r>
      <w:r w:rsidRPr="00FC7D79">
        <w:rPr>
          <w:i/>
          <w:iCs/>
        </w:rPr>
        <w:t xml:space="preserve"> the adopted organizations to share health document between each other simultaneously. A</w:t>
      </w:r>
      <w:r w:rsidR="002178C3">
        <w:rPr>
          <w:rFonts w:cs="Angsana New"/>
          <w:i/>
          <w:iCs/>
          <w:szCs w:val="22"/>
          <w:lang w:bidi="th-TH"/>
        </w:rPr>
        <w:t>t the same time, as</w:t>
      </w:r>
      <w:r w:rsidRPr="00FC7D79">
        <w:rPr>
          <w:i/>
          <w:iCs/>
        </w:rPr>
        <w:t xml:space="preserve"> well as other industry, there also emerging cyber-security threats threatening healthcare information domain. These threats increase difficulty to development of health information sharing network and causing damage to healthcare enterprises. These cyberthreats can cause damage to the industry in many </w:t>
      </w:r>
      <w:r w:rsidR="00A43465" w:rsidRPr="00FC7D79">
        <w:rPr>
          <w:i/>
          <w:iCs/>
        </w:rPr>
        <w:t>aspects</w:t>
      </w:r>
      <w:r w:rsidRPr="00FC7D79">
        <w:rPr>
          <w:i/>
          <w:iCs/>
        </w:rPr>
        <w:t xml:space="preserve">, especially those cyber-attack that targeting integrity and availability of data. </w:t>
      </w:r>
      <w:r w:rsidR="00A43465" w:rsidRPr="00FC7D79">
        <w:rPr>
          <w:i/>
          <w:iCs/>
        </w:rPr>
        <w:t>These kinds of cyber-attack</w:t>
      </w:r>
      <w:r w:rsidRPr="00FC7D79">
        <w:rPr>
          <w:i/>
          <w:iCs/>
        </w:rPr>
        <w:t xml:space="preserve"> can severe the continuity of medical operation which </w:t>
      </w:r>
      <w:r w:rsidR="00A43465">
        <w:rPr>
          <w:i/>
          <w:iCs/>
        </w:rPr>
        <w:t>could</w:t>
      </w:r>
      <w:r w:rsidRPr="00FC7D79">
        <w:rPr>
          <w:i/>
          <w:iCs/>
        </w:rPr>
        <w:t xml:space="preserve"> result as the cost of patient’s life. There are many solutions technology proposed to deal with </w:t>
      </w:r>
      <w:r w:rsidR="002545A4" w:rsidRPr="00FC7D79">
        <w:rPr>
          <w:i/>
          <w:iCs/>
        </w:rPr>
        <w:t>these kinds of cyber-attacks</w:t>
      </w:r>
      <w:r w:rsidRPr="00FC7D79">
        <w:rPr>
          <w:i/>
          <w:iCs/>
        </w:rPr>
        <w:t xml:space="preserve">. One of the </w:t>
      </w:r>
      <w:r w:rsidR="002545A4" w:rsidRPr="00FC7D79">
        <w:rPr>
          <w:i/>
          <w:iCs/>
        </w:rPr>
        <w:t>technologies</w:t>
      </w:r>
      <w:r w:rsidRPr="00FC7D79">
        <w:rPr>
          <w:i/>
          <w:iCs/>
        </w:rPr>
        <w:t xml:space="preserve"> that on the trend to deal with cyber-threats threatening integrity and availability of data is Blockchain technology. There are several </w:t>
      </w:r>
      <w:r w:rsidR="002545A4" w:rsidRPr="00FC7D79">
        <w:rPr>
          <w:i/>
          <w:iCs/>
        </w:rPr>
        <w:t>research</w:t>
      </w:r>
      <w:r w:rsidRPr="00FC7D79">
        <w:rPr>
          <w:i/>
          <w:iCs/>
        </w:rPr>
        <w:t xml:space="preserve"> and concepts that proposed about using Blockchain technology to solve health information sharing issue. But there still many limits prevent Blockchain technology to effectively integrated with data like health information. In this work, we propose another approach for integrate Blockchain technology with health information. We see that standard like IHE XDS.b profile could be use with Blockchain technology to allow health document sharing through decentralized network while address cyber-security issue through unique characteristics of Blockchain technology.</w:t>
      </w:r>
    </w:p>
    <w:p w14:paraId="00DF7B5F" w14:textId="5B2203EC" w:rsidR="009303D9" w:rsidRPr="004D72B5" w:rsidRDefault="004D72B5" w:rsidP="00972203">
      <w:pPr>
        <w:pStyle w:val="Keywords"/>
      </w:pPr>
      <w:r w:rsidRPr="004D72B5">
        <w:t>Keywords—</w:t>
      </w:r>
      <w:r w:rsidR="00FC7D79">
        <w:t>health</w:t>
      </w:r>
      <w:r w:rsidR="007E5B8A">
        <w:t xml:space="preserve"> information, interoperability, information sharing, information security, blockchain, smart contract, ihe, xds</w:t>
      </w:r>
    </w:p>
    <w:p w14:paraId="188CA223" w14:textId="4BD9AA99" w:rsidR="009303D9" w:rsidRPr="00D632BE" w:rsidRDefault="009303D9" w:rsidP="006B6B66">
      <w:pPr>
        <w:pStyle w:val="Heading1"/>
      </w:pPr>
      <w:r w:rsidRPr="00D632BE">
        <w:t>Introduction</w:t>
      </w:r>
    </w:p>
    <w:p w14:paraId="6634DC26" w14:textId="5A0D5299" w:rsidR="009303D9" w:rsidRPr="005B520E" w:rsidRDefault="007E5B8A" w:rsidP="00E7596C">
      <w:pPr>
        <w:pStyle w:val="BodyText"/>
      </w:pPr>
      <w:r w:rsidRPr="007E5B8A">
        <w:rPr>
          <w:lang w:val="en-US"/>
        </w:rPr>
        <w:t xml:space="preserve">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Patient’s health document data are scattered across different healthcare organizations, due to the foundation of healthcare informatics are separately developed by different organizations. Each healthcare organizations have their own method to process and handle healthcare information. This make it hard for one healthcare </w:t>
      </w:r>
      <w:r w:rsidRPr="007E5B8A">
        <w:rPr>
          <w:lang w:val="en-US"/>
        </w:rPr>
        <w:t>information to interoperate with 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 business</w:t>
      </w:r>
      <w:r w:rsidR="00575A83">
        <w:rPr>
          <w:lang w:val="en-US"/>
        </w:rPr>
        <w:t xml:space="preserve"> and organization</w:t>
      </w:r>
      <w:r w:rsidRPr="007E5B8A">
        <w:rPr>
          <w:lang w:val="en-US"/>
        </w:rPr>
        <w:t>. The risk that benefit the organization gain from sharing their patient information with other may not sustain the risk and cost they need to take. This create high friction for one organization to share their information with others. It even more difficult for individual patient to integrate their healthcare between different providers</w:t>
      </w:r>
      <w:r w:rsidR="00575A83">
        <w:rPr>
          <w:lang w:val="en-US"/>
        </w:rPr>
        <w:t xml:space="preserve"> together</w:t>
      </w:r>
      <w:r w:rsidRPr="007E5B8A">
        <w:rPr>
          <w:lang w:val="en-US"/>
        </w:rPr>
        <w:t xml:space="preserve">.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1]</w:t>
      </w:r>
      <w:r w:rsidR="00934F0F">
        <w:rPr>
          <w:lang w:val="en-US"/>
        </w:rPr>
        <w:t xml:space="preserve"> </w:t>
      </w:r>
      <w:r w:rsidR="00934F0F" w:rsidRPr="007E5B8A">
        <w:rPr>
          <w:lang w:val="en-US"/>
        </w:rPr>
        <w:t>– [</w:t>
      </w:r>
      <w:r w:rsidRPr="007E5B8A">
        <w:rPr>
          <w:lang w:val="en-US"/>
        </w:rPr>
        <w:t xml:space="preserve">8]. That why there are many </w:t>
      </w:r>
      <w:r w:rsidR="00934F0F" w:rsidRPr="007E5B8A">
        <w:rPr>
          <w:lang w:val="en-US"/>
        </w:rPr>
        <w:t>initiatives</w:t>
      </w:r>
      <w:r w:rsidRPr="007E5B8A">
        <w:rPr>
          <w:lang w:val="en-US"/>
        </w:rPr>
        <w:t xml:space="preserve"> that start to standardize healthcare information technology with the goal to allow healthcare organization to be able to interoperate with each other.</w:t>
      </w:r>
      <w:r w:rsidR="00934F0F">
        <w:rPr>
          <w:lang w:val="en-US"/>
        </w:rPr>
        <w:t xml:space="preserve"> In this work we propose the solution that can solve interoperability issue and reduce the friction of allowing health document sharing between different enterprises altogether at once.</w:t>
      </w:r>
      <w:r w:rsidRPr="007E5B8A">
        <w:rPr>
          <w:lang w:val="en-US"/>
        </w:rPr>
        <w:t xml:space="preserve"> </w:t>
      </w:r>
      <w:r w:rsidR="00934F0F">
        <w:rPr>
          <w:lang w:val="en-US"/>
        </w:rPr>
        <w:t>By implementing Cross-Enterprise Document Sharing (XDS.b) Profile which published by Integrating Healthcare Enterprise (IHE) initiative, combined with benefit from Blockchain technology.</w:t>
      </w:r>
    </w:p>
    <w:p w14:paraId="14EE956E" w14:textId="5C160814" w:rsidR="009303D9" w:rsidRPr="006B6B66" w:rsidRDefault="00C1079B" w:rsidP="006B6B66">
      <w:pPr>
        <w:pStyle w:val="Heading1"/>
      </w:pPr>
      <w:r>
        <w:t>Literature reviews</w:t>
      </w:r>
    </w:p>
    <w:p w14:paraId="057E7F00" w14:textId="535BE6DD" w:rsidR="006162D7" w:rsidRDefault="006162D7" w:rsidP="00ED0149">
      <w:pPr>
        <w:pStyle w:val="Heading2"/>
      </w:pPr>
      <w:r>
        <w:t>Health information sharing and Interoperability</w:t>
      </w:r>
    </w:p>
    <w:p w14:paraId="07B49A0F" w14:textId="24DE1839" w:rsidR="009A59AD" w:rsidRPr="009A59AD" w:rsidRDefault="00DF7C53" w:rsidP="009A59AD">
      <w:pPr>
        <w:ind w:firstLine="284"/>
        <w:jc w:val="both"/>
      </w:pPr>
      <w:r>
        <w:t xml:space="preserve">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w:t>
      </w:r>
      <w:r w:rsidR="00CA498B">
        <w:t>As the time past, information</w:t>
      </w:r>
      <w:r w:rsidR="000836BE">
        <w:t xml:space="preserve"> of individual patients</w:t>
      </w:r>
      <w:r w:rsidR="00CA498B">
        <w:t xml:space="preserve"> </w:t>
      </w:r>
      <w:r w:rsidR="00A57262">
        <w:t>has</w:t>
      </w:r>
      <w:r w:rsidR="000836BE">
        <w:t xml:space="preserve"> scattered amongst different systems. </w:t>
      </w:r>
      <w:r w:rsidR="00A57262">
        <w:t>This become new challenge for healthcare enterprise to further enhance their medical service efficiency by sharing health information with other systems within healthcare industry domain. There found several initiatives to standardize healthcare information sharing method.</w:t>
      </w:r>
    </w:p>
    <w:p w14:paraId="7B6F375D" w14:textId="2B660FF2" w:rsidR="009303D9" w:rsidRPr="005B520E" w:rsidRDefault="004906FE" w:rsidP="00ED0149">
      <w:pPr>
        <w:pStyle w:val="Heading2"/>
      </w:pPr>
      <w:r w:rsidRPr="004906FE">
        <w:t>Integrating the Healthcare Enterprise (IHE) and IHE Profiles</w:t>
      </w:r>
    </w:p>
    <w:p w14:paraId="74ABF0AE" w14:textId="77777777" w:rsidR="00F15B10" w:rsidRDefault="00F15B10" w:rsidP="00F15B10">
      <w:pPr>
        <w:pStyle w:val="sponsors"/>
        <w:framePr w:wrap="around" w:hAnchor="page" w:x="836" w:yAlign="bottom"/>
        <w:ind w:firstLine="289"/>
      </w:pPr>
      <w:r>
        <w:t>Identif</w:t>
      </w:r>
      <w:r w:rsidRPr="007C0308">
        <w:t xml:space="preserve">y applicable </w:t>
      </w:r>
      <w:r>
        <w:t>funding agency</w:t>
      </w:r>
      <w:r w:rsidRPr="007C0308">
        <w:t xml:space="preserve"> here. </w:t>
      </w:r>
      <w:r>
        <w:rPr>
          <w:iCs/>
        </w:rPr>
        <w:t>If none, delete this text box</w:t>
      </w:r>
      <w:r w:rsidRPr="007C0308">
        <w:rPr>
          <w:iCs/>
        </w:rPr>
        <w:t>.</w:t>
      </w:r>
    </w:p>
    <w:p w14:paraId="033D33D5" w14:textId="4F363772" w:rsidR="009303D9" w:rsidRDefault="004906FE" w:rsidP="00E7596C">
      <w:pPr>
        <w:pStyle w:val="BodyText"/>
        <w:rPr>
          <w:lang w:val="en-US"/>
        </w:rPr>
      </w:pPr>
      <w:r w:rsidRPr="004906FE">
        <w:rPr>
          <w:lang w:val="en-US"/>
        </w:rPr>
        <w:t xml:space="preserve">IHE is an initiative by healthcare professionals and industry to improve the way computer systems in healthcare share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 enable seamless and secure access to health information that is usable whenever and wherever needed. IHE providing </w:t>
      </w:r>
      <w:r w:rsidRPr="004906FE">
        <w:rPr>
          <w:lang w:val="en-US"/>
        </w:rPr>
        <w:lastRenderedPageBreak/>
        <w:t xml:space="preserve">specifications, </w:t>
      </w:r>
      <w:r w:rsidR="00E2502A" w:rsidRPr="004906FE">
        <w:rPr>
          <w:lang w:val="en-US"/>
        </w:rPr>
        <w:t>tools,</w:t>
      </w:r>
      <w:r w:rsidRPr="004906FE">
        <w:rPr>
          <w:lang w:val="en-US"/>
        </w:rPr>
        <w:t xml:space="preserve"> and services for interoperability. IHE also engages clinicians, health authorities, industry, and users to develop, test, and implement standards-based solutions to vital health information needs. [19] IHE initiative have purpose to provide convenient and reliable way of specifying a level of compliance to standards sufficient to achieve truly efficient interoperability.</w:t>
      </w:r>
    </w:p>
    <w:p w14:paraId="11486691" w14:textId="1505E7E5" w:rsidR="004906FE" w:rsidRPr="005B520E" w:rsidRDefault="004906FE" w:rsidP="004906FE">
      <w:pPr>
        <w:pStyle w:val="Heading2"/>
      </w:pPr>
      <w:r w:rsidRPr="004906FE">
        <w:t>Cross-Enterprise Document Sharing (XDS</w:t>
      </w:r>
      <w:r w:rsidR="004779B0">
        <w:t>.b</w:t>
      </w:r>
      <w:r w:rsidRPr="004906FE">
        <w:t>) Profile Implementation</w:t>
      </w:r>
    </w:p>
    <w:p w14:paraId="6616BC73" w14:textId="4FDEC74A" w:rsidR="004906FE" w:rsidRDefault="004906FE" w:rsidP="00E7596C">
      <w:pPr>
        <w:pStyle w:val="BodyText"/>
        <w:rPr>
          <w:lang w:val="en-US"/>
        </w:rPr>
      </w:pPr>
      <w:r w:rsidRPr="004906FE">
        <w:rPr>
          <w:lang w:val="en-US"/>
        </w:rPr>
        <w:t xml:space="preserve">The main goal of XDS.b profile is to allow </w:t>
      </w:r>
      <w:r w:rsidR="00DC5738">
        <w:rPr>
          <w:lang w:val="en-US"/>
        </w:rPr>
        <w:t xml:space="preserve">enterprises that being a member of </w:t>
      </w:r>
      <w:r w:rsidRPr="004906FE">
        <w:rPr>
          <w:lang w:val="en-US"/>
        </w:rPr>
        <w:t xml:space="preserve">XDS Affinity Domain to </w:t>
      </w:r>
      <w:r w:rsidR="004779B0">
        <w:rPr>
          <w:rFonts w:cs="Angsana New"/>
          <w:szCs w:val="25"/>
          <w:lang w:val="en-US" w:bidi="th-TH"/>
        </w:rPr>
        <w:t xml:space="preserve">discover </w:t>
      </w:r>
      <w:r w:rsidRPr="004906FE">
        <w:rPr>
          <w:lang w:val="en-US"/>
        </w:rPr>
        <w:t>share</w:t>
      </w:r>
      <w:r w:rsidR="004779B0">
        <w:rPr>
          <w:lang w:val="en-US"/>
        </w:rPr>
        <w:t>d</w:t>
      </w:r>
      <w:r w:rsidRPr="004906FE">
        <w:rPr>
          <w:lang w:val="en-US"/>
        </w:rPr>
        <w:t xml:space="preserve"> health document</w:t>
      </w:r>
      <w:r w:rsidR="004779B0">
        <w:rPr>
          <w:lang w:val="en-US"/>
        </w:rPr>
        <w:t xml:space="preserve"> stored </w:t>
      </w:r>
      <w:r w:rsidR="00542DEA">
        <w:rPr>
          <w:lang w:val="en-US"/>
        </w:rPr>
        <w:t>in the system of other enterprise</w:t>
      </w:r>
      <w:r w:rsidRPr="004906FE">
        <w:rPr>
          <w:lang w:val="en-US"/>
        </w:rPr>
        <w:t xml:space="preserve"> via XDS Document Registry. T</w:t>
      </w:r>
      <w:r w:rsidR="00046451">
        <w:rPr>
          <w:lang w:val="en-US"/>
        </w:rPr>
        <w:t xml:space="preserve">he XDS Document Registry register set of META-data attributes belong to each </w:t>
      </w:r>
      <w:r w:rsidR="00542DEA">
        <w:rPr>
          <w:lang w:val="en-US"/>
        </w:rPr>
        <w:t xml:space="preserve">health </w:t>
      </w:r>
      <w:r w:rsidR="00046451">
        <w:rPr>
          <w:lang w:val="en-US"/>
        </w:rPr>
        <w:t>document</w:t>
      </w:r>
      <w:r w:rsidR="00542DEA">
        <w:rPr>
          <w:lang w:val="en-US"/>
        </w:rPr>
        <w:t>s</w:t>
      </w:r>
      <w:r w:rsidR="00046451">
        <w:rPr>
          <w:lang w:val="en-US"/>
        </w:rPr>
        <w:t xml:space="preserve"> to allow health information system to discover existing health document that stored within other organizations</w:t>
      </w:r>
      <w:r w:rsidRPr="004906FE">
        <w:rPr>
          <w:lang w:val="en-US"/>
        </w:rPr>
        <w:t xml:space="preserve">. </w:t>
      </w:r>
      <w:r w:rsidR="004C6854">
        <w:rPr>
          <w:lang w:val="en-US"/>
        </w:rPr>
        <w:t xml:space="preserve">By specified format of transactions and method for each system to communicate with each other, XDS.b make sure that all the systems within the network can communicate with each other in the same way. </w:t>
      </w:r>
      <w:r w:rsidRPr="004906FE">
        <w:rPr>
          <w:lang w:val="en-US"/>
        </w:rPr>
        <w:t xml:space="preserve">This allow </w:t>
      </w:r>
      <w:r w:rsidR="00542DEA">
        <w:rPr>
          <w:lang w:val="en-US"/>
        </w:rPr>
        <w:t>d</w:t>
      </w:r>
      <w:r w:rsidRPr="004906FE">
        <w:rPr>
          <w:lang w:val="en-US"/>
        </w:rPr>
        <w:t xml:space="preserve">ocument </w:t>
      </w:r>
      <w:r w:rsidR="00542DEA">
        <w:rPr>
          <w:lang w:val="en-US"/>
        </w:rPr>
        <w:t>c</w:t>
      </w:r>
      <w:r w:rsidRPr="004906FE">
        <w:rPr>
          <w:lang w:val="en-US"/>
        </w:rPr>
        <w:t>onsumer</w:t>
      </w:r>
      <w:r w:rsidR="00FF4F72">
        <w:rPr>
          <w:lang w:val="en-US"/>
        </w:rPr>
        <w:t xml:space="preserve"> and user</w:t>
      </w:r>
      <w:r w:rsidRPr="004906FE">
        <w:rPr>
          <w:lang w:val="en-US"/>
        </w:rPr>
        <w:t xml:space="preserve"> </w:t>
      </w:r>
      <w:r w:rsidR="00542DEA">
        <w:rPr>
          <w:lang w:val="en-US"/>
        </w:rPr>
        <w:t xml:space="preserve">in the network to share </w:t>
      </w:r>
      <w:r w:rsidR="00FF4F72">
        <w:rPr>
          <w:lang w:val="en-US"/>
        </w:rPr>
        <w:t>health document</w:t>
      </w:r>
      <w:r w:rsidR="00542DEA">
        <w:rPr>
          <w:lang w:val="en-US"/>
        </w:rPr>
        <w:t xml:space="preserve"> with each other</w:t>
      </w:r>
      <w:r w:rsidR="0001422F">
        <w:rPr>
          <w:lang w:val="en-US"/>
        </w:rPr>
        <w:t xml:space="preserve"> and put it to use as needed efficiently</w:t>
      </w:r>
      <w:r w:rsidR="00542DEA">
        <w:rPr>
          <w:lang w:val="en-US"/>
        </w:rPr>
        <w:t>.</w:t>
      </w:r>
    </w:p>
    <w:p w14:paraId="16266D8E" w14:textId="77777777" w:rsidR="000737EF" w:rsidRDefault="000737EF" w:rsidP="000737EF">
      <w:pPr>
        <w:pStyle w:val="Heading2"/>
      </w:pPr>
      <w:r>
        <w:t>State of Cyber Security and Cyber Threats in Healthcare Domain</w:t>
      </w:r>
    </w:p>
    <w:p w14:paraId="769A3D16" w14:textId="4071BA76" w:rsidR="000737EF" w:rsidRPr="00E2502A" w:rsidRDefault="000737EF" w:rsidP="00E7596C">
      <w:pPr>
        <w:pStyle w:val="BodyText"/>
        <w:rPr>
          <w:rFonts w:cstheme="minorBidi" w:hint="cs"/>
          <w:szCs w:val="25"/>
          <w:cs/>
          <w:lang w:bidi="th-TH"/>
        </w:rPr>
      </w:pPr>
      <w:r>
        <w:rPr>
          <w:lang w:val="en-US"/>
        </w:rPr>
        <w:t>P</w:t>
      </w:r>
      <w:r w:rsidRPr="00C1079B">
        <w:rPr>
          <w:lang w:val="en-US"/>
        </w:rPr>
        <w:t xml:space="preserve">atients health and lives </w:t>
      </w:r>
      <w:r>
        <w:rPr>
          <w:lang w:val="en-US"/>
        </w:rPr>
        <w:t>depend on their</w:t>
      </w:r>
      <w:r w:rsidRPr="00C1079B">
        <w:rPr>
          <w:lang w:val="en-US"/>
        </w:rPr>
        <w:t xml:space="preserve"> medical s</w:t>
      </w:r>
      <w:r>
        <w:rPr>
          <w:lang w:val="en-US"/>
        </w:rPr>
        <w:t>ervice provider</w:t>
      </w:r>
      <w:r w:rsidRPr="00C1079B">
        <w:rPr>
          <w:lang w:val="en-US"/>
        </w:rPr>
        <w:t>.</w:t>
      </w:r>
      <w:r>
        <w:rPr>
          <w:lang w:val="en-US"/>
        </w:rPr>
        <w:t xml:space="preserve"> </w:t>
      </w:r>
      <w:r w:rsidRPr="00C1079B">
        <w:rPr>
          <w:lang w:val="en-US"/>
        </w:rPr>
        <w:t>Failing to secure the service against cyber-attacks could cause great negative impact</w:t>
      </w:r>
      <w:r>
        <w:rPr>
          <w:lang w:val="en-US"/>
        </w:rPr>
        <w:t>.</w:t>
      </w:r>
      <w:r w:rsidRPr="00C1079B">
        <w:rPr>
          <w:lang w:val="en-US"/>
        </w:rPr>
        <w:t xml:space="preserve"> </w:t>
      </w:r>
      <w:r>
        <w:rPr>
          <w:lang w:val="en-US"/>
        </w:rPr>
        <w:t>Cyber-attacks that cause disruption of medical operation continuity like denial-of-service or ransomware, c</w:t>
      </w:r>
      <w:r w:rsidR="00A269D0">
        <w:rPr>
          <w:lang w:val="en-US"/>
        </w:rPr>
        <w:t>ould</w:t>
      </w:r>
      <w:r>
        <w:rPr>
          <w:lang w:val="en-US"/>
        </w:rPr>
        <w:t xml:space="preserve"> result in the cost of patient’s life. At the same time, incident like data breached or information leakage could affect</w:t>
      </w:r>
      <w:r w:rsidRPr="00C1079B">
        <w:rPr>
          <w:lang w:val="en-US"/>
        </w:rPr>
        <w:t xml:space="preserve"> the reputation of the care provider if it disclosed to the public</w:t>
      </w:r>
      <w:r w:rsidR="00A54292">
        <w:rPr>
          <w:lang w:val="en-US"/>
        </w:rPr>
        <w:t>. It could</w:t>
      </w:r>
      <w:r w:rsidR="00196B61">
        <w:rPr>
          <w:lang w:val="en-US"/>
        </w:rPr>
        <w:t xml:space="preserve"> further harm individual </w:t>
      </w:r>
      <w:r w:rsidR="00252F5E">
        <w:rPr>
          <w:lang w:val="en-US"/>
        </w:rPr>
        <w:t>who is</w:t>
      </w:r>
      <w:r w:rsidR="00196B61">
        <w:rPr>
          <w:lang w:val="en-US"/>
        </w:rPr>
        <w:t xml:space="preserve"> the information belonged to</w:t>
      </w:r>
      <w:r w:rsidRPr="00C1079B">
        <w:rPr>
          <w:lang w:val="en-US"/>
        </w:rPr>
        <w:t>. It c</w:t>
      </w:r>
      <w:r>
        <w:rPr>
          <w:lang w:val="en-US"/>
        </w:rPr>
        <w:t xml:space="preserve">ould </w:t>
      </w:r>
      <w:r w:rsidR="00D55C42">
        <w:rPr>
          <w:lang w:val="en-US"/>
        </w:rPr>
        <w:t xml:space="preserve">even </w:t>
      </w:r>
      <w:r w:rsidR="00D55C42" w:rsidRPr="00C1079B">
        <w:rPr>
          <w:lang w:val="en-US"/>
        </w:rPr>
        <w:t>damage</w:t>
      </w:r>
      <w:r w:rsidRPr="00C1079B">
        <w:rPr>
          <w:lang w:val="en-US"/>
        </w:rPr>
        <w:t xml:space="preserve"> reputation and career of medical staff in the case of identity theft where identity of specific medical staff is used to perform the attack (such as credential theft, etc.).</w:t>
      </w:r>
    </w:p>
    <w:p w14:paraId="56052820" w14:textId="06CD25EE" w:rsidR="004906FE" w:rsidRPr="005B520E" w:rsidRDefault="004906FE" w:rsidP="004906FE">
      <w:pPr>
        <w:pStyle w:val="Heading2"/>
      </w:pPr>
      <w:r>
        <w:t>Blockchain Technology</w:t>
      </w:r>
    </w:p>
    <w:p w14:paraId="56A36922" w14:textId="3D71367D" w:rsidR="004906FE" w:rsidRDefault="006C07A5" w:rsidP="00E7596C">
      <w:pPr>
        <w:pStyle w:val="BodyText"/>
        <w:rPr>
          <w:lang w:val="en-US"/>
        </w:rPr>
      </w:pPr>
      <w:r w:rsidRPr="006C07A5">
        <w:rPr>
          <w:lang w:val="en-US"/>
        </w:rPr>
        <w:t>According to the document “Blockchain Technology Overview” which published by N</w:t>
      </w:r>
      <w:r w:rsidR="007E15AB">
        <w:rPr>
          <w:lang w:val="en-US"/>
        </w:rPr>
        <w:t>IST</w:t>
      </w:r>
      <w:r w:rsidRPr="006C07A5">
        <w:rPr>
          <w:lang w:val="en-US"/>
        </w:rPr>
        <w:t xml:space="preserve">, Blockchain can be informally define as </w:t>
      </w:r>
      <w:r w:rsidR="00CD46C6">
        <w:rPr>
          <w:lang w:val="en-US"/>
        </w:rPr>
        <w:t>a</w:t>
      </w:r>
      <w:r w:rsidRPr="006C07A5">
        <w:rPr>
          <w:lang w:val="en-US"/>
        </w:rPr>
        <w:t xml:space="preserve"> </w:t>
      </w:r>
      <w:r w:rsidR="009C6FB1" w:rsidRPr="006C07A5">
        <w:rPr>
          <w:lang w:val="en-US"/>
        </w:rPr>
        <w:t>distributed digital ledger of cryptographically signed transactions</w:t>
      </w:r>
      <w:r w:rsidRPr="006C07A5">
        <w:rPr>
          <w:lang w:val="en-US"/>
        </w:rPr>
        <w:t xml:space="preserve">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sidR="009C6FB1">
        <w:rPr>
          <w:lang w:val="en-US"/>
        </w:rPr>
        <w:t xml:space="preserve"> This give its characteristics to sustain threat against integrity and availability of information.</w:t>
      </w:r>
      <w:r w:rsidR="00334D32">
        <w:rPr>
          <w:lang w:val="en-US"/>
        </w:rPr>
        <w:t xml:space="preserve"> At the sane time, with consensus as vital part of Blockchain, it </w:t>
      </w:r>
      <w:r w:rsidR="00532A94">
        <w:rPr>
          <w:lang w:val="en-US"/>
        </w:rPr>
        <w:t>allows</w:t>
      </w:r>
      <w:r w:rsidR="00334D32">
        <w:rPr>
          <w:lang w:val="en-US"/>
        </w:rPr>
        <w:t xml:space="preserve"> members of Blockchain network to systematically “trusted” each other without the need of mutuality trust</w:t>
      </w:r>
      <w:r w:rsidR="00D40E8E">
        <w:rPr>
          <w:lang w:val="en-US"/>
        </w:rPr>
        <w:t xml:space="preserve"> or physical agreement.</w:t>
      </w:r>
      <w:r w:rsidR="00532A94">
        <w:rPr>
          <w:lang w:val="en-US"/>
        </w:rPr>
        <w:t xml:space="preserve"> Additionally, as </w:t>
      </w:r>
      <w:r w:rsidR="00D55C42">
        <w:rPr>
          <w:lang w:val="en-US"/>
        </w:rPr>
        <w:t xml:space="preserve">distributed </w:t>
      </w:r>
      <w:r w:rsidR="00532A94">
        <w:rPr>
          <w:lang w:val="en-US"/>
        </w:rPr>
        <w:t xml:space="preserve">decentralized network, Blockchain require each </w:t>
      </w:r>
      <w:r w:rsidR="003921E0">
        <w:rPr>
          <w:lang w:val="en-US"/>
        </w:rPr>
        <w:t>member</w:t>
      </w:r>
      <w:r w:rsidR="00532A94">
        <w:rPr>
          <w:lang w:val="en-US"/>
        </w:rPr>
        <w:t xml:space="preserve"> to passively share information with each other.</w:t>
      </w:r>
    </w:p>
    <w:p w14:paraId="4649F017" w14:textId="369C5FCA" w:rsidR="008C621E" w:rsidRPr="005B520E" w:rsidRDefault="008C621E" w:rsidP="008C621E">
      <w:pPr>
        <w:pStyle w:val="Heading2"/>
      </w:pPr>
      <w:r>
        <w:t>Ethereum</w:t>
      </w:r>
    </w:p>
    <w:p w14:paraId="0E741420" w14:textId="53CDDC9F" w:rsidR="008C621E" w:rsidRDefault="008C621E" w:rsidP="00E7596C">
      <w:pPr>
        <w:pStyle w:val="BodyText"/>
        <w:rPr>
          <w:lang w:val="en-US"/>
        </w:rPr>
      </w:pPr>
      <w:r w:rsidRPr="008C621E">
        <w:rPr>
          <w:lang w:val="en-US"/>
        </w:rPr>
        <w:t>Ethereum are one of well-known open source Blockchain platform. The platform initially invented by developer named Vitalik Buterin and further develop by Ethereum community. Main approach of Ethereum Blockchain is about us</w:t>
      </w:r>
      <w:r w:rsidR="006A4889">
        <w:rPr>
          <w:lang w:val="en-US"/>
        </w:rPr>
        <w:t>ing</w:t>
      </w:r>
      <w:r w:rsidRPr="008C621E">
        <w:rPr>
          <w:lang w:val="en-US"/>
        </w:rPr>
        <w:t xml:space="preserve"> </w:t>
      </w:r>
      <w:r w:rsidRPr="008C621E">
        <w:rPr>
          <w:lang w:val="en-US"/>
        </w:rPr>
        <w:t>Blockchain technology for application</w:t>
      </w:r>
      <w:r w:rsidR="00C513EA">
        <w:rPr>
          <w:lang w:val="en-US"/>
        </w:rPr>
        <w:t>s</w:t>
      </w:r>
      <w:r w:rsidRPr="008C621E">
        <w:rPr>
          <w:lang w:val="en-US"/>
        </w:rPr>
        <w:t xml:space="preserve"> other than cryptocurrency. The platform proposed concept about ‘smart contract’</w:t>
      </w:r>
      <w:r w:rsidR="00E374AB">
        <w:rPr>
          <w:lang w:val="en-US"/>
        </w:rPr>
        <w:t xml:space="preserve"> which is equal to put computer program or algorithm into Blockchain ledger</w:t>
      </w:r>
      <w:r w:rsidRPr="008C621E">
        <w:rPr>
          <w:lang w:val="en-US"/>
        </w:rPr>
        <w:t>.</w:t>
      </w:r>
    </w:p>
    <w:p w14:paraId="4F4BC08C" w14:textId="6FC9EBC4" w:rsidR="008C621E" w:rsidRPr="005B520E" w:rsidRDefault="008C621E" w:rsidP="008C621E">
      <w:pPr>
        <w:pStyle w:val="Heading2"/>
      </w:pPr>
      <w:r>
        <w:t>Related Work</w:t>
      </w:r>
    </w:p>
    <w:p w14:paraId="1A08665D" w14:textId="6760E2F7" w:rsidR="008C621E" w:rsidRPr="004906FE" w:rsidRDefault="008C621E" w:rsidP="00E7596C">
      <w:pPr>
        <w:pStyle w:val="BodyText"/>
        <w:rPr>
          <w:lang w:val="en-US"/>
        </w:rPr>
      </w:pPr>
      <w:r w:rsidRPr="008C621E">
        <w:rPr>
          <w:lang w:val="en-US"/>
        </w:rPr>
        <w:t xml:space="preserve">There are many </w:t>
      </w:r>
      <w:r w:rsidR="00F45699">
        <w:rPr>
          <w:lang w:val="en-US"/>
        </w:rPr>
        <w:t xml:space="preserve">researches </w:t>
      </w:r>
      <w:r w:rsidRPr="008C621E">
        <w:rPr>
          <w:lang w:val="en-US"/>
        </w:rPr>
        <w:t>propos</w:t>
      </w:r>
      <w:r w:rsidR="00775AD0">
        <w:rPr>
          <w:lang w:val="en-US"/>
        </w:rPr>
        <w:t>ed</w:t>
      </w:r>
      <w:r w:rsidRPr="008C621E">
        <w:rPr>
          <w:lang w:val="en-US"/>
        </w:rPr>
        <w:t xml:space="preserve"> about decentraliz</w:t>
      </w:r>
      <w:r w:rsidR="00944F8F">
        <w:rPr>
          <w:lang w:val="en-US"/>
        </w:rPr>
        <w:t>ing</w:t>
      </w:r>
      <w:r w:rsidRPr="008C621E">
        <w:rPr>
          <w:lang w:val="en-US"/>
        </w:rPr>
        <w:t xml:space="preserve"> healthcare information with Blockchain technology. The goal of decentralization and implementation of each work</w:t>
      </w:r>
      <w:r w:rsidR="00C976C5">
        <w:rPr>
          <w:lang w:val="en-US"/>
        </w:rPr>
        <w:t>s</w:t>
      </w:r>
      <w:r w:rsidRPr="008C621E">
        <w:rPr>
          <w:lang w:val="en-US"/>
        </w:rPr>
        <w:t xml:space="preserve"> </w:t>
      </w:r>
      <w:r w:rsidR="00C976C5" w:rsidRPr="008C621E">
        <w:rPr>
          <w:lang w:val="en-US"/>
        </w:rPr>
        <w:t>has</w:t>
      </w:r>
      <w:r w:rsidRPr="008C621E">
        <w:rPr>
          <w:lang w:val="en-US"/>
        </w:rPr>
        <w:t xml:space="preserve"> </w:t>
      </w:r>
      <w:r w:rsidR="00C976C5" w:rsidRPr="008C621E">
        <w:rPr>
          <w:lang w:val="en-US"/>
        </w:rPr>
        <w:t>variants</w:t>
      </w:r>
      <w:r w:rsidRPr="008C621E">
        <w:rPr>
          <w:lang w:val="en-US"/>
        </w:rPr>
        <w:t xml:space="preserve">. </w:t>
      </w:r>
      <w:r w:rsidR="00C976C5">
        <w:rPr>
          <w:lang w:val="en-US"/>
        </w:rPr>
        <w:t>For example, the one that proposed by Mayo Clinic Institute. The work proposed about using Blockchain network as central hub for health information exchange. They focus on using FHIR protocol to simplify information exchange method and use Blockchain as the middle for each member to communicate with each other.</w:t>
      </w:r>
      <w:r w:rsidR="002A5C3C">
        <w:rPr>
          <w:lang w:val="en-US"/>
        </w:rPr>
        <w:t xml:space="preserve"> This allow auditability of health information exchanging and access</w:t>
      </w:r>
      <w:r w:rsidR="00236037">
        <w:rPr>
          <w:lang w:val="en-US"/>
        </w:rPr>
        <w:t xml:space="preserve"> trail</w:t>
      </w:r>
      <w:r w:rsidR="002A5C3C">
        <w:rPr>
          <w:lang w:val="en-US"/>
        </w:rPr>
        <w:t>.</w:t>
      </w:r>
      <w:r w:rsidR="00C976C5">
        <w:rPr>
          <w:lang w:val="en-US"/>
        </w:rPr>
        <w:t xml:space="preserve"> They also gave many </w:t>
      </w:r>
      <w:r w:rsidR="00775AD0">
        <w:rPr>
          <w:lang w:val="en-US"/>
        </w:rPr>
        <w:t>suggestions</w:t>
      </w:r>
      <w:r w:rsidR="00C976C5">
        <w:rPr>
          <w:lang w:val="en-US"/>
        </w:rPr>
        <w:t xml:space="preserve"> about potential of using Blockchain to solve issue about interoperability.</w:t>
      </w:r>
      <w:r w:rsidR="00F6673D">
        <w:rPr>
          <w:lang w:val="en-US"/>
        </w:rPr>
        <w:t xml:space="preserve"> There also the work proposed by MIT named “MEDREC” which utilizing Ethereum smartcontract to work as decentralized database for health information exchange.</w:t>
      </w:r>
      <w:r w:rsidR="00346DFD">
        <w:rPr>
          <w:lang w:val="en-US"/>
        </w:rPr>
        <w:t xml:space="preserve"> The work also proposed about utilizing data-anonymizing to allow the use of data shared within the Blockchain network in the field of data science</w:t>
      </w:r>
      <w:r w:rsidR="00F729F2">
        <w:rPr>
          <w:lang w:val="en-US"/>
        </w:rPr>
        <w:t xml:space="preserve"> which gave potential to enhance capabilities in medical research</w:t>
      </w:r>
      <w:r w:rsidR="00346DFD">
        <w:rPr>
          <w:lang w:val="en-US"/>
        </w:rPr>
        <w:t>.</w:t>
      </w:r>
      <w:r w:rsidR="00A4082D">
        <w:rPr>
          <w:lang w:val="en-US"/>
        </w:rPr>
        <w:t xml:space="preserve"> However, due to the limit of the Blockchain itself, there still several issues and challenges to be addressed for Healthcare Information Blockchain to make it to reality.</w:t>
      </w:r>
    </w:p>
    <w:p w14:paraId="5DFA2627" w14:textId="27E327DB" w:rsidR="009303D9" w:rsidRDefault="000410E8" w:rsidP="006B6B66">
      <w:pPr>
        <w:pStyle w:val="Heading1"/>
      </w:pPr>
      <w:r>
        <w:rPr>
          <w:rFonts w:cstheme="minorBidi"/>
          <w:szCs w:val="25"/>
          <w:lang w:bidi="th-TH"/>
        </w:rPr>
        <w:t>METHOD</w:t>
      </w:r>
    </w:p>
    <w:p w14:paraId="0BADB364" w14:textId="5159832B" w:rsidR="009303D9" w:rsidRPr="000410E8" w:rsidRDefault="000410E8" w:rsidP="00E7596C">
      <w:pPr>
        <w:pStyle w:val="BodyText"/>
        <w:rPr>
          <w:lang w:val="en-US"/>
        </w:rPr>
      </w:pPr>
      <w:r w:rsidRPr="000410E8">
        <w:rPr>
          <w:lang w:val="en-US"/>
        </w:rPr>
        <w:t xml:space="preserve">This </w:t>
      </w:r>
      <w:r w:rsidR="005C41ED">
        <w:rPr>
          <w:lang w:val="en-US"/>
        </w:rPr>
        <w:t>section</w:t>
      </w:r>
      <w:r w:rsidRPr="000410E8">
        <w:rPr>
          <w:lang w:val="en-US"/>
        </w:rPr>
        <w:t xml:space="preserve"> will explain about method of how the Blockchain was designed to operate under IHE XDS.b profile process flow. The first </w:t>
      </w:r>
      <w:r w:rsidR="005C41ED">
        <w:rPr>
          <w:lang w:val="en-US"/>
        </w:rPr>
        <w:t>part</w:t>
      </w:r>
      <w:r w:rsidRPr="000410E8">
        <w:rPr>
          <w:lang w:val="en-US"/>
        </w:rPr>
        <w:t xml:space="preserve"> </w:t>
      </w:r>
      <w:r w:rsidR="00A578E5" w:rsidRPr="000410E8">
        <w:rPr>
          <w:lang w:val="en-US"/>
        </w:rPr>
        <w:t>introduces</w:t>
      </w:r>
      <w:r w:rsidRPr="000410E8">
        <w:rPr>
          <w:lang w:val="en-US"/>
        </w:rPr>
        <w:t xml:space="preserve"> about architecture design and roughly define how we integrate Blockchain components into IHE XDS.b profile process flow. The second part will explain the first part further into the aspect of Blockchain components. This part will more focus about how we adopt and setup existing Blockchain platform to match our requirement for usage in our scenario. The last part will further explain the first part in term of integrating IHE XDS.b profile with Blockchain. This part focus on how we create and adapt each </w:t>
      </w:r>
      <w:r w:rsidR="00A578E5" w:rsidRPr="000410E8">
        <w:rPr>
          <w:lang w:val="en-US"/>
        </w:rPr>
        <w:t>component</w:t>
      </w:r>
      <w:r w:rsidRPr="000410E8">
        <w:rPr>
          <w:lang w:val="en-US"/>
        </w:rPr>
        <w:t xml:space="preserve"> in our work to meet the requirement specified by IHE XDS.b profile.</w:t>
      </w:r>
    </w:p>
    <w:p w14:paraId="21C7C9FD" w14:textId="65BF3CDC" w:rsidR="009303D9" w:rsidRDefault="000410E8" w:rsidP="00ED0149">
      <w:pPr>
        <w:pStyle w:val="Heading2"/>
      </w:pPr>
      <w:r>
        <w:t>Design</w:t>
      </w:r>
      <w:r w:rsidR="00706AC8">
        <w:t xml:space="preserve"> Scenario</w:t>
      </w:r>
    </w:p>
    <w:p w14:paraId="089CAD67" w14:textId="56D0FF7E" w:rsidR="009303D9" w:rsidRDefault="000410E8" w:rsidP="00E7596C">
      <w:pPr>
        <w:pStyle w:val="BodyText"/>
        <w:rPr>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Mr.Bob and use it to search for associated registry using Document Registry Searcher </w:t>
      </w:r>
      <w:r w:rsidR="001D1FCE">
        <w:rPr>
          <w:lang w:val="en-US"/>
        </w:rPr>
        <w:t>program</w:t>
      </w:r>
      <w:r w:rsidRPr="000410E8">
        <w:rPr>
          <w:lang w:val="en-US"/>
        </w:rPr>
        <w:t xml:space="preserve">. Document Registry Searcher will us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in smartcontract</w:t>
      </w:r>
      <w:r w:rsidRPr="000410E8">
        <w:rPr>
          <w:lang w:val="en-US"/>
        </w:rPr>
        <w:t>. When match</w:t>
      </w:r>
      <w:r w:rsidR="00BC3B77">
        <w:rPr>
          <w:lang w:val="en-US"/>
        </w:rPr>
        <w:t>ed</w:t>
      </w:r>
      <w:r w:rsidRPr="000410E8">
        <w:rPr>
          <w:lang w:val="en-US"/>
        </w:rPr>
        <w:t xml:space="preserve">, Document Registry Searcher will return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Mr.Bob.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7CC52B58" w14:textId="77777777" w:rsidR="000410E8" w:rsidRDefault="000410E8" w:rsidP="000410E8">
      <w:pPr>
        <w:pStyle w:val="Heading2"/>
      </w:pPr>
      <w:r w:rsidRPr="00ED0149">
        <w:lastRenderedPageBreak/>
        <w:t>A</w:t>
      </w:r>
      <w:r>
        <w:t>rchitecture Design</w:t>
      </w:r>
    </w:p>
    <w:p w14:paraId="296758C4" w14:textId="24CAF583" w:rsidR="000410E8" w:rsidRPr="000410E8" w:rsidRDefault="000410E8" w:rsidP="00E7596C">
      <w:pPr>
        <w:pStyle w:val="BodyText"/>
        <w:rPr>
          <w:lang w:val="en-US"/>
        </w:rPr>
      </w:pPr>
      <w:r w:rsidRPr="000410E8">
        <w:rPr>
          <w:lang w:val="en-US"/>
        </w:rPr>
        <w:t xml:space="preserve">A requirement that need to be setup to meet our scenario included type of Blockchain network, who is </w:t>
      </w:r>
      <w:r w:rsidR="00002237">
        <w:rPr>
          <w:lang w:val="en-US"/>
        </w:rPr>
        <w:t xml:space="preserve">Blockchain </w:t>
      </w:r>
      <w:r w:rsidRPr="000410E8">
        <w:rPr>
          <w:lang w:val="en-US"/>
        </w:rPr>
        <w:t xml:space="preserve">participant node, and consensus </w:t>
      </w:r>
      <w:r w:rsidR="00732B62">
        <w:rPr>
          <w:lang w:val="en-US"/>
        </w:rPr>
        <w:t>which allow trustless</w:t>
      </w:r>
      <w:r w:rsidRPr="000410E8">
        <w:rPr>
          <w:lang w:val="en-US"/>
        </w:rPr>
        <w:t xml:space="preserve"> publishing</w:t>
      </w:r>
      <w:r w:rsidR="00732B62">
        <w:rPr>
          <w:lang w:val="en-US"/>
        </w:rPr>
        <w:t xml:space="preserve"> of</w:t>
      </w:r>
      <w:r w:rsidRPr="000410E8">
        <w:rPr>
          <w:lang w:val="en-US"/>
        </w:rPr>
        <w:t xml:space="preserve"> block into the </w:t>
      </w:r>
      <w:r w:rsidR="00732B62">
        <w:rPr>
          <w:lang w:val="en-US"/>
        </w:rPr>
        <w:t>Block</w:t>
      </w:r>
      <w:r w:rsidRPr="000410E8">
        <w:rPr>
          <w:lang w:val="en-US"/>
        </w:rPr>
        <w:t>chain</w:t>
      </w:r>
      <w:r w:rsidR="008556C3">
        <w:rPr>
          <w:lang w:val="en-US"/>
        </w:rPr>
        <w:t xml:space="preserve"> ledger</w:t>
      </w:r>
      <w:r w:rsidRPr="000410E8">
        <w:rPr>
          <w:lang w:val="en-US"/>
        </w:rPr>
        <w:t xml:space="preserve">. In our scenario, we </w:t>
      </w:r>
      <w:r w:rsidR="006100C3">
        <w:rPr>
          <w:lang w:val="en-US"/>
        </w:rPr>
        <w:t>declare</w:t>
      </w:r>
      <w:r w:rsidRPr="000410E8">
        <w:rPr>
          <w:lang w:val="en-US"/>
        </w:rPr>
        <w:t xml:space="preserve"> that participant node is machine host by members of XDS Affinity Domain</w:t>
      </w:r>
      <w:r w:rsidR="006100C3">
        <w:rPr>
          <w:lang w:val="en-US"/>
        </w:rPr>
        <w:t xml:space="preserve"> which assume to be each hospital</w:t>
      </w:r>
      <w:r w:rsidRPr="000410E8">
        <w:rPr>
          <w:lang w:val="en-US"/>
        </w:rPr>
        <w:t xml:space="preserve">. Each </w:t>
      </w:r>
      <w:r w:rsidR="00F3191C">
        <w:rPr>
          <w:lang w:val="en-US"/>
        </w:rPr>
        <w:t xml:space="preserve">Blockchain </w:t>
      </w:r>
      <w:r w:rsidRPr="000410E8">
        <w:rPr>
          <w:lang w:val="en-US"/>
        </w:rPr>
        <w:t xml:space="preserve">participant node will take the main role as XDS Document Registry actor which will maintain Blockchain ledger where document registry entry is kept. As the Blockchain allow only XDS Affinity Domain members to participate as node, this make the Blockchain type classified as permissioned chain. For consensus, </w:t>
      </w:r>
      <w:r w:rsidR="000F1E06">
        <w:rPr>
          <w:lang w:val="en-US"/>
        </w:rPr>
        <w:t xml:space="preserve">it may need to be the consensus that can process large amount of Blockchain transaction at certain </w:t>
      </w:r>
      <w:r w:rsidR="00505CE2">
        <w:rPr>
          <w:lang w:val="en-US"/>
        </w:rPr>
        <w:t>time</w:t>
      </w:r>
      <w:r w:rsidR="000F1E06">
        <w:rPr>
          <w:lang w:val="en-US"/>
        </w:rPr>
        <w:t xml:space="preserve"> due to continuous nature of medical operation</w:t>
      </w:r>
      <w:r w:rsidRPr="000410E8">
        <w:rPr>
          <w:lang w:val="en-US"/>
        </w:rPr>
        <w:t>.</w:t>
      </w:r>
      <w:r w:rsidR="004C3BAC">
        <w:rPr>
          <w:lang w:val="en-US"/>
        </w:rPr>
        <w:t xml:space="preserve"> Smartcontract will be the main component that take the role to keep all set of META-data attributes separated by each document, within Blockchain ledger.</w:t>
      </w:r>
      <w:r w:rsidR="00FC45D9">
        <w:rPr>
          <w:lang w:val="en-US"/>
        </w:rPr>
        <w:t xml:space="preserve"> When Document Registry Searcher program was triggered by document user, the Searcher will perform iteration search on all META-data attributes set existing on the chain. All matched set will return to document user as list for the user to pick the one they needed. After the user picked the set they needed, user-side program will trigger smartcontract to return the whole set of META-data attributes of the selected set.</w:t>
      </w:r>
      <w:r w:rsidR="00AE70F2">
        <w:rPr>
          <w:lang w:val="en-US"/>
        </w:rPr>
        <w:t xml:space="preserve"> Eventually, user-side program will use retrieved META-data attributes and repository URI to access actual document in its </w:t>
      </w:r>
      <w:r w:rsidR="005A42A3">
        <w:rPr>
          <w:lang w:val="en-US"/>
        </w:rPr>
        <w:t xml:space="preserve">repository in </w:t>
      </w:r>
      <w:r w:rsidR="00AE70F2">
        <w:rPr>
          <w:lang w:val="en-US"/>
        </w:rPr>
        <w:t xml:space="preserve">hosting hospital. </w:t>
      </w:r>
    </w:p>
    <w:p w14:paraId="0298F4BB" w14:textId="5CB191D5" w:rsidR="009303D9" w:rsidRDefault="00136090" w:rsidP="006B6B66">
      <w:pPr>
        <w:pStyle w:val="Heading1"/>
      </w:pPr>
      <w:r>
        <w:t>Implementation</w:t>
      </w:r>
    </w:p>
    <w:p w14:paraId="40F14DE6" w14:textId="489C78E1"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ill focus on technical explanation on concept implementation. The first part </w:t>
      </w:r>
      <w:r w:rsidR="00825606" w:rsidRPr="00136090">
        <w:rPr>
          <w:lang w:val="en-US"/>
        </w:rPr>
        <w:t>introduces</w:t>
      </w:r>
      <w:r w:rsidRPr="00136090">
        <w:rPr>
          <w:lang w:val="en-US"/>
        </w:rPr>
        <w:t xml:space="preserve"> about XDS Toolkit which is the source of XDS transaction sample for our implementation </w:t>
      </w:r>
      <w:r w:rsidR="00825606" w:rsidRPr="00136090">
        <w:rPr>
          <w:lang w:val="en-US"/>
        </w:rPr>
        <w:t>and</w:t>
      </w:r>
      <w:r w:rsidRPr="00136090">
        <w:rPr>
          <w:lang w:val="en-US"/>
        </w:rPr>
        <w:t xml:space="preserve"> act as validation tool to verify if our implementation </w:t>
      </w:r>
      <w:r w:rsidR="00825606" w:rsidRPr="00136090">
        <w:rPr>
          <w:lang w:val="en-US"/>
        </w:rPr>
        <w:t>complies</w:t>
      </w:r>
      <w:r w:rsidRPr="00136090">
        <w:rPr>
          <w:lang w:val="en-US"/>
        </w:rPr>
        <w:t xml:space="preserve"> to XDS.b profile. The second part will explain about technical setup of Blockchain platform for our implementation. The third part then jump to implementation of </w:t>
      </w:r>
      <w:r w:rsidR="00825606" w:rsidRPr="00136090">
        <w:rPr>
          <w:lang w:val="en-US"/>
        </w:rPr>
        <w:t>software</w:t>
      </w:r>
      <w:r w:rsidRPr="00136090">
        <w:rPr>
          <w:lang w:val="en-US"/>
        </w:rPr>
        <w:t xml:space="preserve"> that act as component to integrate Blockchain to XDS.b process flow. </w:t>
      </w:r>
      <w:r w:rsidR="00825606" w:rsidRPr="00136090">
        <w:rPr>
          <w:lang w:val="en-US"/>
        </w:rPr>
        <w:t>This software</w:t>
      </w:r>
      <w:r w:rsidRPr="00136090">
        <w:rPr>
          <w:lang w:val="en-US"/>
        </w:rPr>
        <w:t xml:space="preserve"> will act as the middle between function of XDS Document Registry actor and function as Ethereum Blockchain node. The last part will explain behavior of smart contract that we designed in technical aspect.</w:t>
      </w:r>
    </w:p>
    <w:p w14:paraId="04465198" w14:textId="0737D3F3" w:rsidR="009303D9" w:rsidRDefault="00136090" w:rsidP="00ED0149">
      <w:pPr>
        <w:pStyle w:val="Heading2"/>
      </w:pPr>
      <w:r>
        <w:t>XDS Toolkit</w:t>
      </w:r>
    </w:p>
    <w:p w14:paraId="07390AEF" w14:textId="4BBB2378" w:rsidR="006F6D3D" w:rsidRPr="00136090" w:rsidRDefault="00136090" w:rsidP="00136090">
      <w:pPr>
        <w:pStyle w:val="BodyText"/>
        <w:rPr>
          <w:bCs/>
        </w:rPr>
      </w:pPr>
      <w:r w:rsidRPr="00136090">
        <w:rPr>
          <w:bCs/>
          <w:lang w:val="en-US"/>
        </w:rPr>
        <w:t xml:space="preserve">XDS Toolkit was provided by United States National Institute of Standards and Technology (NIST) [40]. The toolkit was developed to allow developer to test their software if it </w:t>
      </w:r>
      <w:r w:rsidR="00353330" w:rsidRPr="00136090">
        <w:rPr>
          <w:bCs/>
          <w:lang w:val="en-US"/>
        </w:rPr>
        <w:t>complies</w:t>
      </w:r>
      <w:r w:rsidRPr="00136090">
        <w:rPr>
          <w:bCs/>
          <w:lang w:val="en-US"/>
        </w:rPr>
        <w:t xml:space="preserve"> with IHE XDS.b profile and can communicate with other system. XDS Toolkit provide many tools that can send sample XDS transactions to specifi</w:t>
      </w:r>
      <w:r w:rsidR="00353330">
        <w:rPr>
          <w:bCs/>
          <w:lang w:val="en-US"/>
        </w:rPr>
        <w:t>c</w:t>
      </w:r>
      <w:r w:rsidRPr="00136090">
        <w:rPr>
          <w:bCs/>
          <w:lang w:val="en-US"/>
        </w:rPr>
        <w:t xml:space="preserve"> location and wait for proper respond defined in XDS.b profile. These tools came in variant depend on what type of XDS actor that the testing software is.</w:t>
      </w:r>
    </w:p>
    <w:p w14:paraId="3265294C" w14:textId="0F3A6D6C" w:rsidR="009303D9" w:rsidRDefault="00136090" w:rsidP="00ED0149">
      <w:pPr>
        <w:pStyle w:val="Heading2"/>
      </w:pPr>
      <w:r>
        <w:t>Blockchain Setup for Implementation</w:t>
      </w:r>
    </w:p>
    <w:p w14:paraId="0976AB4B" w14:textId="0EE7050B" w:rsidR="009303D9" w:rsidRPr="005B520E" w:rsidRDefault="00136090" w:rsidP="00E7596C">
      <w:pPr>
        <w:pStyle w:val="BodyText"/>
      </w:pPr>
      <w:r w:rsidRPr="00136090">
        <w:rPr>
          <w:lang w:val="en-US"/>
        </w:rPr>
        <w:t xml:space="preserve">To directly command behavior of each Blockchain node, we require Geth client which allow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t>
      </w:r>
      <w:r w:rsidRPr="00136090">
        <w:rPr>
          <w:lang w:val="en-US"/>
        </w:rPr>
        <w:t xml:space="preserve">Web3js allow smart contract control through </w:t>
      </w:r>
      <w:r w:rsidR="00CB331A">
        <w:rPr>
          <w:lang w:val="en-US"/>
        </w:rPr>
        <w:t>J</w:t>
      </w:r>
      <w:r w:rsidRPr="00136090">
        <w:rPr>
          <w:lang w:val="en-US"/>
        </w:rPr>
        <w:t xml:space="preserve">avascript language and transition variable from </w:t>
      </w:r>
      <w:r w:rsidR="006D496F">
        <w:rPr>
          <w:lang w:val="en-US"/>
        </w:rPr>
        <w:t>J</w:t>
      </w:r>
      <w:r w:rsidRPr="00136090">
        <w:rPr>
          <w:lang w:val="en-US"/>
        </w:rPr>
        <w:t>av</w:t>
      </w:r>
      <w:r w:rsidR="00BD1D73">
        <w:rPr>
          <w:lang w:val="en-US"/>
        </w:rPr>
        <w:t>a</w:t>
      </w:r>
      <w:r w:rsidRPr="00136090">
        <w:rPr>
          <w:lang w:val="en-US"/>
        </w:rPr>
        <w:t>script to Solidity. Then, Blockchain platform is ready for smart contract design and implementation of XDS.b profile.</w:t>
      </w:r>
    </w:p>
    <w:p w14:paraId="20B7D471" w14:textId="6D44B7AC" w:rsidR="00136090" w:rsidRDefault="00136090" w:rsidP="00136090">
      <w:pPr>
        <w:pStyle w:val="Heading2"/>
      </w:pPr>
      <w:r>
        <w:t>XDS Document Registry Actor</w:t>
      </w:r>
    </w:p>
    <w:p w14:paraId="692E9631" w14:textId="6E4A374F" w:rsidR="00136090" w:rsidRDefault="00136090" w:rsidP="00136090">
      <w:pPr>
        <w:pStyle w:val="BodyText"/>
        <w:rPr>
          <w:lang w:val="en-US"/>
        </w:rPr>
      </w:pPr>
      <w:r w:rsidRPr="00136090">
        <w:rPr>
          <w:lang w:val="en-US"/>
        </w:rPr>
        <w:t>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XDS.b profile.</w:t>
      </w:r>
    </w:p>
    <w:p w14:paraId="22851D43" w14:textId="1E61DCF5" w:rsidR="00961E28" w:rsidRDefault="00961E28" w:rsidP="00961E28">
      <w:pPr>
        <w:pStyle w:val="Heading2"/>
      </w:pPr>
      <w:r>
        <w:t>Document Registry Smart Contract</w:t>
      </w:r>
    </w:p>
    <w:p w14:paraId="67C06AA1" w14:textId="733A419A" w:rsidR="00961E28" w:rsidRDefault="002A7358" w:rsidP="00961E28">
      <w:pPr>
        <w:pStyle w:val="BodyText"/>
        <w:rPr>
          <w:lang w:val="en-US"/>
        </w:rPr>
      </w:pPr>
      <w:r>
        <w:rPr>
          <w:lang w:val="en-US"/>
        </w:rPr>
        <w:t>S</w:t>
      </w:r>
      <w:r w:rsidR="00961E28" w:rsidRPr="00961E28">
        <w:rPr>
          <w:lang w:val="en-US"/>
        </w:rPr>
        <w:t xml:space="preserve">martcontract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r w:rsidR="00225F49">
        <w:rPr>
          <w:lang w:val="en-US"/>
        </w:rPr>
        <w:t>algorithm</w:t>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number labeled smartcontract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4AC61D3A" w14:textId="4CD85989" w:rsidR="00C32204" w:rsidRDefault="00C32204" w:rsidP="00C32204">
      <w:pPr>
        <w:pStyle w:val="Heading1"/>
      </w:pPr>
      <w:r>
        <w:t>discussion</w:t>
      </w:r>
    </w:p>
    <w:p w14:paraId="1CF3A9CF" w14:textId="360B8BF2" w:rsidR="00C32204" w:rsidRPr="005B520E" w:rsidRDefault="00C32204" w:rsidP="00961E28">
      <w:pPr>
        <w:pStyle w:val="BodyText"/>
      </w:pPr>
      <w:r>
        <w:rPr>
          <w:lang w:val="en-US"/>
        </w:rPr>
        <w:t>This work proposed the idea about implementing IHE XDS.b profile based on Blockchain technology in the goal to allow health document sharing between enterprises while reduce the friction that prevent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 this proposed Blockchain concept may assist in retrieving lost document from other network member who shared the document. However, there still several challenges about privacy of patient information that may need to be addressed depend on the organization adopting this concept.</w:t>
      </w:r>
    </w:p>
    <w:p w14:paraId="0BACAD00" w14:textId="77777777" w:rsidR="009303D9" w:rsidRPr="005B520E" w:rsidRDefault="009303D9"/>
    <w:p w14:paraId="20DE5589"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Pr="006A7D30">
        <w:rPr>
          <w:noProof/>
          <w:szCs w:val="24"/>
        </w:rPr>
        <w:t>[1]</w:t>
      </w:r>
      <w:r w:rsidRPr="006A7D30">
        <w:rPr>
          <w:noProof/>
          <w:szCs w:val="24"/>
        </w:rPr>
        <w:tab/>
        <w:t>Carestream Health, “Interoperability : Connecting the Healthcare Enterprise to Deliver Responsive Patient Care,” pp. 1–9, 2015.</w:t>
      </w:r>
    </w:p>
    <w:p w14:paraId="0C8423BE"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2]</w:t>
      </w:r>
      <w:r w:rsidRPr="006A7D30">
        <w:rPr>
          <w:noProof/>
          <w:szCs w:val="24"/>
        </w:rPr>
        <w:tab/>
        <w:t>PolicyMedical, “Interoperability in Healthcare: To Have or Not to Have.” [Online]. Available: https://www.policymedical.com/interoperability-healthcare/. [Accessed: 22-Sep-2018].</w:t>
      </w:r>
    </w:p>
    <w:p w14:paraId="445BE1A0"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3]</w:t>
      </w:r>
      <w:r w:rsidRPr="006A7D30">
        <w:rPr>
          <w:noProof/>
          <w:szCs w:val="24"/>
        </w:rPr>
        <w:tab/>
        <w:t>D. H. Interoperability, “Digital Healthcare Interoperability,” no. October, 2016.</w:t>
      </w:r>
    </w:p>
    <w:p w14:paraId="13EB9A68"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4]</w:t>
      </w:r>
      <w:r w:rsidRPr="006A7D30">
        <w:rPr>
          <w:noProof/>
          <w:szCs w:val="24"/>
        </w:rPr>
        <w:tab/>
        <w:t xml:space="preserve">Healthcare Information and Management Systems Society, “Definition of Interoperability,” </w:t>
      </w:r>
      <w:r w:rsidRPr="006A7D30">
        <w:rPr>
          <w:i/>
          <w:iCs/>
          <w:noProof/>
          <w:szCs w:val="24"/>
        </w:rPr>
        <w:t>Himss</w:t>
      </w:r>
      <w:r w:rsidRPr="006A7D30">
        <w:rPr>
          <w:noProof/>
          <w:szCs w:val="24"/>
        </w:rPr>
        <w:t>, p. 2013, 2013.</w:t>
      </w:r>
    </w:p>
    <w:p w14:paraId="508F551B"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5]</w:t>
      </w:r>
      <w:r w:rsidRPr="006A7D30">
        <w:rPr>
          <w:noProof/>
          <w:szCs w:val="24"/>
        </w:rPr>
        <w:tab/>
        <w:t xml:space="preserve">Oracle, “Interoperability : A Key to Meaningful </w:t>
      </w:r>
      <w:r w:rsidRPr="006A7D30">
        <w:rPr>
          <w:noProof/>
          <w:szCs w:val="24"/>
        </w:rPr>
        <w:lastRenderedPageBreak/>
        <w:t xml:space="preserve">Use,” </w:t>
      </w:r>
      <w:r w:rsidRPr="006A7D30">
        <w:rPr>
          <w:i/>
          <w:iCs/>
          <w:noProof/>
          <w:szCs w:val="24"/>
        </w:rPr>
        <w:t>Solutions</w:t>
      </w:r>
      <w:r w:rsidRPr="006A7D30">
        <w:rPr>
          <w:noProof/>
          <w:szCs w:val="24"/>
        </w:rPr>
        <w:t>, no. November, 2010.</w:t>
      </w:r>
    </w:p>
    <w:p w14:paraId="25C0D808"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6]</w:t>
      </w:r>
      <w:r w:rsidRPr="006A7D30">
        <w:rPr>
          <w:noProof/>
          <w:szCs w:val="24"/>
        </w:rPr>
        <w:tab/>
        <w:t>HIMSS, “What is Interoperability?” [Online]. Available: https://www.himss.org/library/interoperability-standards/what-is-interoperability. [Accessed: 27-Apr-2019].</w:t>
      </w:r>
    </w:p>
    <w:p w14:paraId="722C81F8"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7]</w:t>
      </w:r>
      <w:r w:rsidRPr="006A7D30">
        <w:rPr>
          <w:noProof/>
          <w:szCs w:val="24"/>
        </w:rPr>
        <w:tab/>
        <w:t>Paige Goodhew, “Why Healthcare Interoperability Matters | Redox.” [Online]. Available: https://www.redoxengine.com/blog/why-healthcare-interoperability-matters/. [Accessed: 27-Apr-2019].</w:t>
      </w:r>
    </w:p>
    <w:p w14:paraId="308309D8"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8]</w:t>
      </w:r>
      <w:r w:rsidRPr="006A7D30">
        <w:rPr>
          <w:noProof/>
          <w:szCs w:val="24"/>
        </w:rPr>
        <w:tab/>
        <w:t>Dr.David Hay, “Why is interoperability so important for healthcare organisations? | Orion Health.” [Online]. Available: https://orionhealth.com/global/knowledge-hub/blogs/why-is-interoperability-so-important-for-healthcare-organisations/. [Accessed: 27-Apr-2019].</w:t>
      </w:r>
    </w:p>
    <w:p w14:paraId="2E1D7BF6"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9]</w:t>
      </w:r>
      <w:r w:rsidRPr="006A7D30">
        <w:rPr>
          <w:noProof/>
          <w:szCs w:val="24"/>
        </w:rPr>
        <w:tab/>
        <w:t xml:space="preserve">A. Le Bris and W. El Asri, “STATE OF CYBERSECURITY &amp;amp; CYBER THREATS IN HEALTHCARE ORGANIZATIONS Applied Cybersecurity Strategy for Managers,” </w:t>
      </w:r>
      <w:r w:rsidRPr="006A7D30">
        <w:rPr>
          <w:i/>
          <w:iCs/>
          <w:noProof/>
          <w:szCs w:val="24"/>
        </w:rPr>
        <w:t>ESSEC Bus. Sch.</w:t>
      </w:r>
      <w:r w:rsidRPr="006A7D30">
        <w:rPr>
          <w:noProof/>
          <w:szCs w:val="24"/>
        </w:rPr>
        <w:t>, p. 13, 2017.</w:t>
      </w:r>
    </w:p>
    <w:p w14:paraId="3C2953B3"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10]</w:t>
      </w:r>
      <w:r w:rsidRPr="006A7D30">
        <w:rPr>
          <w:noProof/>
          <w:szCs w:val="24"/>
        </w:rPr>
        <w:tab/>
        <w:t>Healthcare IT News, “The biggest healthcare breaches of 2017.” [Online]. Available: https://www.healthcareitnews.com/slideshow/biggest-healthcare-breaches-2017-so-far?page=1. [Accessed: 11-Sep-2018].</w:t>
      </w:r>
    </w:p>
    <w:p w14:paraId="187CD0DF"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11]</w:t>
      </w:r>
      <w:r w:rsidRPr="006A7D30">
        <w:rPr>
          <w:noProof/>
          <w:szCs w:val="24"/>
        </w:rPr>
        <w:tab/>
        <w:t>HIPAA Journal, “Largest Healthcare Data Breaches of 2018.” [Online]. Available: https://www.hipaajournal.com/largest-healthcare-data-breaches-of-2018/. [Accessed: 27-Apr-2019].</w:t>
      </w:r>
    </w:p>
    <w:p w14:paraId="0765C27F"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12]</w:t>
      </w:r>
      <w:r w:rsidRPr="006A7D30">
        <w:rPr>
          <w:noProof/>
          <w:szCs w:val="24"/>
        </w:rPr>
        <w:tab/>
        <w:t>Healthcare IT News, “The biggest healthcare data breaches of 2018 (so far).” [Online]. Available: https://www.healthcareitnews.com/projects/biggest-healthcare-data-breaches-2018-so-far. [Accessed: 27-Apr-2019].</w:t>
      </w:r>
    </w:p>
    <w:p w14:paraId="65E3408D"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13]</w:t>
      </w:r>
      <w:r w:rsidRPr="006A7D30">
        <w:rPr>
          <w:noProof/>
          <w:szCs w:val="24"/>
        </w:rPr>
        <w:tab/>
        <w:t>B. Weinelt, “Digital Transformation of Industries. Logistics Industry,” no. January, 2016.</w:t>
      </w:r>
    </w:p>
    <w:p w14:paraId="5A3046D3"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14]</w:t>
      </w:r>
      <w:r w:rsidRPr="006A7D30">
        <w:rPr>
          <w:noProof/>
          <w:szCs w:val="24"/>
        </w:rPr>
        <w:tab/>
        <w:t xml:space="preserve">A. Marcelo, D. Medeiros, K. Ramesh, S. Roth, and P. Wyatt, “Transforming Health Systems Through Good Digital Health Governance,” </w:t>
      </w:r>
      <w:r w:rsidRPr="006A7D30">
        <w:rPr>
          <w:i/>
          <w:iCs/>
          <w:noProof/>
          <w:szCs w:val="24"/>
        </w:rPr>
        <w:t>adb Sustain. Dev. Work. Pap. Ser.</w:t>
      </w:r>
      <w:r w:rsidRPr="006A7D30">
        <w:rPr>
          <w:noProof/>
          <w:szCs w:val="24"/>
        </w:rPr>
        <w:t>, no. 51, pp. 1–15, 2018.</w:t>
      </w:r>
    </w:p>
    <w:p w14:paraId="0919F22F"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15]</w:t>
      </w:r>
      <w:r w:rsidRPr="006A7D30">
        <w:rPr>
          <w:noProof/>
          <w:szCs w:val="24"/>
        </w:rPr>
        <w:tab/>
        <w:t xml:space="preserve">T. Shaw, M. Hines, and C. Kielly, </w:t>
      </w:r>
      <w:r w:rsidRPr="006A7D30">
        <w:rPr>
          <w:i/>
          <w:iCs/>
          <w:noProof/>
          <w:szCs w:val="24"/>
        </w:rPr>
        <w:t>Impact of Digital Health on the Safety and Quality of Health Care</w:t>
      </w:r>
      <w:r w:rsidRPr="006A7D30">
        <w:rPr>
          <w:noProof/>
          <w:szCs w:val="24"/>
        </w:rPr>
        <w:t>, vol. 5, no. January. 2000.</w:t>
      </w:r>
    </w:p>
    <w:p w14:paraId="436CAD45"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16]</w:t>
      </w:r>
      <w:r w:rsidRPr="006A7D30">
        <w:rPr>
          <w:noProof/>
          <w:szCs w:val="24"/>
        </w:rPr>
        <w:tab/>
        <w:t xml:space="preserve">Cisco, “The Digitization of the Healthcare Industry: Using Technology to Transform Care,” </w:t>
      </w:r>
      <w:r w:rsidRPr="006A7D30">
        <w:rPr>
          <w:i/>
          <w:iCs/>
          <w:noProof/>
          <w:szCs w:val="24"/>
        </w:rPr>
        <w:t>Cisco</w:t>
      </w:r>
      <w:r w:rsidRPr="006A7D30">
        <w:rPr>
          <w:noProof/>
          <w:szCs w:val="24"/>
        </w:rPr>
        <w:t>, vol. 1, p. 12, 2017.</w:t>
      </w:r>
    </w:p>
    <w:p w14:paraId="3B4012BF"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17]</w:t>
      </w:r>
      <w:r w:rsidRPr="006A7D30">
        <w:rPr>
          <w:noProof/>
          <w:szCs w:val="24"/>
        </w:rPr>
        <w:tab/>
        <w:t xml:space="preserve">G. Bullhound, </w:t>
      </w:r>
      <w:r w:rsidRPr="006A7D30">
        <w:rPr>
          <w:i/>
          <w:iCs/>
          <w:noProof/>
          <w:szCs w:val="24"/>
        </w:rPr>
        <w:t>Digital healthcare</w:t>
      </w:r>
      <w:r w:rsidRPr="006A7D30">
        <w:rPr>
          <w:noProof/>
          <w:szCs w:val="24"/>
        </w:rPr>
        <w:t>, no. November. 2015.</w:t>
      </w:r>
    </w:p>
    <w:p w14:paraId="241C0BB2"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18]</w:t>
      </w:r>
      <w:r w:rsidRPr="006A7D30">
        <w:rPr>
          <w:noProof/>
          <w:szCs w:val="24"/>
        </w:rPr>
        <w:tab/>
        <w:t xml:space="preserve">B. Meskó, Z. Drobni, É. Bényei, B. Gergely, and Z. Győrffy, “Digital health is a cultural transformation of traditional healthcare,” </w:t>
      </w:r>
      <w:r w:rsidRPr="006A7D30">
        <w:rPr>
          <w:i/>
          <w:iCs/>
          <w:noProof/>
          <w:szCs w:val="24"/>
        </w:rPr>
        <w:t>mHealth</w:t>
      </w:r>
      <w:r w:rsidRPr="006A7D30">
        <w:rPr>
          <w:noProof/>
          <w:szCs w:val="24"/>
        </w:rPr>
        <w:t>, vol. 3, pp. 38–38, 2017.</w:t>
      </w:r>
    </w:p>
    <w:p w14:paraId="62F96B20"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19]</w:t>
      </w:r>
      <w:r w:rsidRPr="006A7D30">
        <w:rPr>
          <w:noProof/>
          <w:szCs w:val="24"/>
        </w:rPr>
        <w:tab/>
        <w:t>IHE International Inc, “About IHE.” [Online]. Available: https://www.ihe.net/about_ihe/. [Accessed: 11-Sep-2018].</w:t>
      </w:r>
    </w:p>
    <w:p w14:paraId="158FA510"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20]</w:t>
      </w:r>
      <w:r w:rsidRPr="006A7D30">
        <w:rPr>
          <w:noProof/>
          <w:szCs w:val="24"/>
        </w:rPr>
        <w:tab/>
        <w:t>IHE International Inc, “IHE Process.” [Online]. Available: https://www.ihe.net/about_ihe/ihe_process/. [Accessed: 11-Sep-2018].</w:t>
      </w:r>
    </w:p>
    <w:p w14:paraId="42BC02A5"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21]</w:t>
      </w:r>
      <w:r w:rsidRPr="006A7D30">
        <w:rPr>
          <w:noProof/>
          <w:szCs w:val="24"/>
        </w:rPr>
        <w:tab/>
        <w:t>IHE International Inc, “Profiles.” [Online]. Available: https://www.ihe.net/resources/profiles/. [Accessed: 17-Sep-2018].</w:t>
      </w:r>
    </w:p>
    <w:p w14:paraId="41BE57BF"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22]</w:t>
      </w:r>
      <w:r w:rsidRPr="006A7D30">
        <w:rPr>
          <w:noProof/>
          <w:szCs w:val="24"/>
        </w:rPr>
        <w:tab/>
        <w:t xml:space="preserve">IHE International Inc, “IHE IT Infrastructure ( ITI ) Technical Framework Volume 1 Integration Profiles,” </w:t>
      </w:r>
      <w:r w:rsidRPr="006A7D30">
        <w:rPr>
          <w:i/>
          <w:iCs/>
          <w:noProof/>
          <w:szCs w:val="24"/>
        </w:rPr>
        <w:t>Int. J. Healthc. Technol. Manag.</w:t>
      </w:r>
      <w:r w:rsidRPr="006A7D30">
        <w:rPr>
          <w:noProof/>
          <w:szCs w:val="24"/>
        </w:rPr>
        <w:t>, vol. 1, no. 8.0, pp. 1–177, 2008.</w:t>
      </w:r>
    </w:p>
    <w:p w14:paraId="3E391221"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23]</w:t>
      </w:r>
      <w:r w:rsidRPr="006A7D30">
        <w:rPr>
          <w:noProof/>
          <w:szCs w:val="24"/>
        </w:rPr>
        <w:tab/>
        <w:t>dkorolyk, “What Is The Difference Between XDS,XDS.a,XDS.b and XDS-I?,” 2012. [Online]. Available: http://healthcareitsystems.com/2012/05/22/what-is-the-difference-between-xds-xds-a-xds-b-and-xds-i/. [Accessed: 17-Feb-2019].</w:t>
      </w:r>
    </w:p>
    <w:p w14:paraId="2E794A5D"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24]</w:t>
      </w:r>
      <w:r w:rsidRPr="006A7D30">
        <w:rPr>
          <w:noProof/>
          <w:szCs w:val="24"/>
        </w:rPr>
        <w:tab/>
        <w:t>M. N. Luke, S. J. Lee, Z. Pekarek, and A. Dimitrova, “Blockchain in Electricity: a Critical Review of Progress to Date,” pp. 1–36, 2018.</w:t>
      </w:r>
    </w:p>
    <w:p w14:paraId="7E26AB79"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25]</w:t>
      </w:r>
      <w:r w:rsidRPr="006A7D30">
        <w:rPr>
          <w:noProof/>
          <w:szCs w:val="24"/>
        </w:rPr>
        <w:tab/>
        <w:t>PwC, “a Catalyst for New Approaches in Insurance.”</w:t>
      </w:r>
    </w:p>
    <w:p w14:paraId="2C8D2B0F"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26]</w:t>
      </w:r>
      <w:r w:rsidRPr="006A7D30">
        <w:rPr>
          <w:noProof/>
          <w:szCs w:val="24"/>
        </w:rPr>
        <w:tab/>
        <w:t xml:space="preserve">Z. Zheng, S. Xie, H. Dai, X. Chen, and H. Wang, “An Overview of Blockchain Technology: Architecture, Consensus, and Future Trends,” </w:t>
      </w:r>
      <w:r w:rsidRPr="006A7D30">
        <w:rPr>
          <w:i/>
          <w:iCs/>
          <w:noProof/>
          <w:szCs w:val="24"/>
        </w:rPr>
        <w:t xml:space="preserve">Proc. - 2017 IEEE 6th Int. Congr. Big Data, BigData </w:t>
      </w:r>
      <w:r w:rsidRPr="006A7D30">
        <w:rPr>
          <w:i/>
          <w:iCs/>
          <w:noProof/>
          <w:szCs w:val="24"/>
        </w:rPr>
        <w:lastRenderedPageBreak/>
        <w:t>Congr. 2017</w:t>
      </w:r>
      <w:r w:rsidRPr="006A7D30">
        <w:rPr>
          <w:noProof/>
          <w:szCs w:val="24"/>
        </w:rPr>
        <w:t>, no. June, pp. 557–564, 2017.</w:t>
      </w:r>
    </w:p>
    <w:p w14:paraId="3EB999B8"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27]</w:t>
      </w:r>
      <w:r w:rsidRPr="006A7D30">
        <w:rPr>
          <w:noProof/>
          <w:szCs w:val="24"/>
        </w:rPr>
        <w:tab/>
        <w:t xml:space="preserve">D. Yaga, P. Mell, N. Roby, and K. Scarfone, “Blockchain Technology Overview (NISTIR-8202),” </w:t>
      </w:r>
      <w:r w:rsidRPr="006A7D30">
        <w:rPr>
          <w:i/>
          <w:iCs/>
          <w:noProof/>
          <w:szCs w:val="24"/>
        </w:rPr>
        <w:t>Draft NISTIR</w:t>
      </w:r>
      <w:r w:rsidRPr="006A7D30">
        <w:rPr>
          <w:noProof/>
          <w:szCs w:val="24"/>
        </w:rPr>
        <w:t>, p. 59, 2018.</w:t>
      </w:r>
    </w:p>
    <w:p w14:paraId="714AF551"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28]</w:t>
      </w:r>
      <w:r w:rsidRPr="006A7D30">
        <w:rPr>
          <w:noProof/>
          <w:szCs w:val="24"/>
        </w:rPr>
        <w:tab/>
        <w:t xml:space="preserve">K. Peterson, R. Deeduvanu, P. Kanjamala, and K. Boles, “A Blockchain-Based Approach to Health Information Exchange Networks,” </w:t>
      </w:r>
      <w:r w:rsidRPr="006A7D30">
        <w:rPr>
          <w:i/>
          <w:iCs/>
          <w:noProof/>
          <w:szCs w:val="24"/>
        </w:rPr>
        <w:t>Mayo Clin.</w:t>
      </w:r>
      <w:r w:rsidRPr="006A7D30">
        <w:rPr>
          <w:noProof/>
          <w:szCs w:val="24"/>
        </w:rPr>
        <w:t>, no. 1, p. 10, 2016.</w:t>
      </w:r>
    </w:p>
    <w:p w14:paraId="63B21D95"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29]</w:t>
      </w:r>
      <w:r w:rsidRPr="006A7D30">
        <w:rPr>
          <w:noProof/>
          <w:szCs w:val="24"/>
        </w:rPr>
        <w:tab/>
        <w:t xml:space="preserve">A. Ekblaw, A. Azaria, J. D. Halamka, A. Lippman, I. Original, and T. Vieira, “A Case Study for Blockchain in Healthcare: " MedRec " prototype for electronic health records and medical research data,” </w:t>
      </w:r>
      <w:r w:rsidRPr="006A7D30">
        <w:rPr>
          <w:i/>
          <w:iCs/>
          <w:noProof/>
          <w:szCs w:val="24"/>
        </w:rPr>
        <w:t>IEEE Technol. Soc. Mag.</w:t>
      </w:r>
      <w:r w:rsidRPr="006A7D30">
        <w:rPr>
          <w:noProof/>
          <w:szCs w:val="24"/>
        </w:rPr>
        <w:t>, pp. 1–13, 2016.</w:t>
      </w:r>
    </w:p>
    <w:p w14:paraId="4325D264"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30]</w:t>
      </w:r>
      <w:r w:rsidRPr="006A7D30">
        <w:rPr>
          <w:noProof/>
          <w:szCs w:val="24"/>
        </w:rPr>
        <w:tab/>
        <w:t xml:space="preserve">G. Zyskind, O. Nathan, and A. S. Pentland, “Decentralizing privacy: Using Blockchain to Protect Personal Data,” </w:t>
      </w:r>
      <w:r w:rsidRPr="006A7D30">
        <w:rPr>
          <w:i/>
          <w:iCs/>
          <w:noProof/>
          <w:szCs w:val="24"/>
        </w:rPr>
        <w:t>Proc. - 2015 IEEE Secur. Priv. Work. SPW 2015</w:t>
      </w:r>
      <w:r w:rsidRPr="006A7D30">
        <w:rPr>
          <w:noProof/>
          <w:szCs w:val="24"/>
        </w:rPr>
        <w:t>, pp. 180–184, 2015.</w:t>
      </w:r>
    </w:p>
    <w:p w14:paraId="1D052A6F"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31]</w:t>
      </w:r>
      <w:r w:rsidRPr="006A7D30">
        <w:rPr>
          <w:noProof/>
          <w:szCs w:val="24"/>
        </w:rPr>
        <w:tab/>
        <w:t xml:space="preserve">H. Li, L. Zhu, M. Shen, F. Gao, X. Tao, and S. Liu, “Blockchain-Based Data Preservation System for Medical Data,” </w:t>
      </w:r>
      <w:r w:rsidRPr="006A7D30">
        <w:rPr>
          <w:i/>
          <w:iCs/>
          <w:noProof/>
          <w:szCs w:val="24"/>
        </w:rPr>
        <w:t>J. Med. Syst.</w:t>
      </w:r>
      <w:r w:rsidRPr="006A7D30">
        <w:rPr>
          <w:noProof/>
          <w:szCs w:val="24"/>
        </w:rPr>
        <w:t>, vol. 42, no. 8, pp. 1–13, 2018.</w:t>
      </w:r>
    </w:p>
    <w:p w14:paraId="6A39B193"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32]</w:t>
      </w:r>
      <w:r w:rsidRPr="006A7D30">
        <w:rPr>
          <w:noProof/>
          <w:szCs w:val="24"/>
        </w:rPr>
        <w:tab/>
        <w:t>“ÐΞVp2p Wire Protocol.” [Online]. Available: https://github.com/ethereum/wiki/wiki/ÐΞVp2p-Wire-Protocol. [Accessed: 26-Apr-2019].</w:t>
      </w:r>
    </w:p>
    <w:p w14:paraId="425E38A8"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33]</w:t>
      </w:r>
      <w:r w:rsidRPr="006A7D30">
        <w:rPr>
          <w:noProof/>
          <w:szCs w:val="24"/>
        </w:rPr>
        <w:tab/>
        <w:t xml:space="preserve">S. De Angelis, L. Aniello, R. Baldoni, F. Lombardi, A. Margheri, and V. Sassone, “PBFT vs proof-of-authority: Applying the CAP theorem to permissioned blockchain,” </w:t>
      </w:r>
      <w:r w:rsidRPr="006A7D30">
        <w:rPr>
          <w:i/>
          <w:iCs/>
          <w:noProof/>
          <w:szCs w:val="24"/>
        </w:rPr>
        <w:t>CEUR Workshop Proc.</w:t>
      </w:r>
      <w:r w:rsidRPr="006A7D30">
        <w:rPr>
          <w:noProof/>
          <w:szCs w:val="24"/>
        </w:rPr>
        <w:t>, vol. 2058, pp. 1–11, 2018.</w:t>
      </w:r>
    </w:p>
    <w:p w14:paraId="33B06038"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34]</w:t>
      </w:r>
      <w:r w:rsidRPr="006A7D30">
        <w:rPr>
          <w:noProof/>
          <w:szCs w:val="24"/>
        </w:rPr>
        <w:tab/>
        <w:t xml:space="preserve">D. Mingxiao, M. Xiaofeng, Z. Zhe, W. Xiangwei, and C. Qijun, “A review on consensus algorithm of blockchain,” </w:t>
      </w:r>
      <w:r w:rsidRPr="006A7D30">
        <w:rPr>
          <w:i/>
          <w:iCs/>
          <w:noProof/>
          <w:szCs w:val="24"/>
        </w:rPr>
        <w:t>2017 IEEE Int. Conf. Syst. Man, Cybern. SMC 2017</w:t>
      </w:r>
      <w:r w:rsidRPr="006A7D30">
        <w:rPr>
          <w:noProof/>
          <w:szCs w:val="24"/>
        </w:rPr>
        <w:t>, vol. 2017-Janua, pp. 2567–2572, 2017.</w:t>
      </w:r>
    </w:p>
    <w:p w14:paraId="1068205C"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35]</w:t>
      </w:r>
      <w:r w:rsidRPr="006A7D30">
        <w:rPr>
          <w:noProof/>
          <w:szCs w:val="24"/>
        </w:rPr>
        <w:tab/>
        <w:t>yutelin, “Istanbul Byzantine Fault Tolerance.” [Online]. Available: https://github.com/ethereum/EIPs/issues/650. [Accessed: 09-Apr-2019].</w:t>
      </w:r>
    </w:p>
    <w:p w14:paraId="05AE1F00"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36]</w:t>
      </w:r>
      <w:r w:rsidRPr="006A7D30">
        <w:rPr>
          <w:noProof/>
          <w:szCs w:val="24"/>
        </w:rPr>
        <w:tab/>
        <w:t>Jim Zhang, “Consensus Algorithms: PoA, IBFT or Raft? - Kaleido - Kaleido,” 2018. [Online]. Available: https://kaleido.io/consensus-algorithms-poa-ibft-or-raft/. [Accessed: 09-Apr-2019].</w:t>
      </w:r>
    </w:p>
    <w:p w14:paraId="03E7F19C"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37]</w:t>
      </w:r>
      <w:r w:rsidRPr="006A7D30">
        <w:rPr>
          <w:noProof/>
          <w:szCs w:val="24"/>
        </w:rPr>
        <w:tab/>
        <w:t>“Quorum | J.P. Morgan.” [Online]. Available: https://www.jpmorgan.com/global/Quorum. [Accessed: 26-Apr-2019].</w:t>
      </w:r>
    </w:p>
    <w:p w14:paraId="742CA065"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38]</w:t>
      </w:r>
      <w:r w:rsidRPr="006A7D30">
        <w:rPr>
          <w:noProof/>
          <w:szCs w:val="24"/>
        </w:rPr>
        <w:tab/>
        <w:t>nivida, “Web3js Ethereum javascript API.” [Online]. Available: https://github.com/ethereum/web3.js/. [Accessed: 26-Apr-2019].</w:t>
      </w:r>
    </w:p>
    <w:p w14:paraId="6F1241C4" w14:textId="77777777" w:rsidR="00A578E5" w:rsidRPr="006A7D30" w:rsidRDefault="00A578E5" w:rsidP="00A578E5">
      <w:pPr>
        <w:widowControl w:val="0"/>
        <w:autoSpaceDE w:val="0"/>
        <w:autoSpaceDN w:val="0"/>
        <w:adjustRightInd w:val="0"/>
        <w:spacing w:line="360" w:lineRule="auto"/>
        <w:ind w:left="640" w:hanging="640"/>
        <w:jc w:val="left"/>
        <w:rPr>
          <w:noProof/>
          <w:szCs w:val="24"/>
        </w:rPr>
      </w:pPr>
      <w:r w:rsidRPr="006A7D30">
        <w:rPr>
          <w:noProof/>
          <w:szCs w:val="24"/>
        </w:rPr>
        <w:t>[39]</w:t>
      </w:r>
      <w:r w:rsidRPr="006A7D30">
        <w:rPr>
          <w:noProof/>
          <w:szCs w:val="24"/>
        </w:rPr>
        <w:tab/>
        <w:t xml:space="preserve">S. Bragagnolo, H. Rocha, M. Denker, and S. Ducasse, “Ethereum query language,” </w:t>
      </w:r>
      <w:r w:rsidRPr="006A7D30">
        <w:rPr>
          <w:i/>
          <w:iCs/>
          <w:noProof/>
          <w:szCs w:val="24"/>
        </w:rPr>
        <w:t>2018 IEEE/ACM 1st Int. Work. Emerg. Trends Softw. Eng. Blockchain</w:t>
      </w:r>
      <w:r w:rsidRPr="006A7D30">
        <w:rPr>
          <w:noProof/>
          <w:szCs w:val="24"/>
        </w:rPr>
        <w:t>, pp. 1–8, 2018.</w:t>
      </w:r>
    </w:p>
    <w:p w14:paraId="2A71FECE" w14:textId="77777777" w:rsidR="00A578E5" w:rsidRPr="006A7D30" w:rsidRDefault="00A578E5" w:rsidP="00A578E5">
      <w:pPr>
        <w:widowControl w:val="0"/>
        <w:autoSpaceDE w:val="0"/>
        <w:autoSpaceDN w:val="0"/>
        <w:adjustRightInd w:val="0"/>
        <w:spacing w:line="360" w:lineRule="auto"/>
        <w:ind w:left="640" w:hanging="640"/>
        <w:jc w:val="left"/>
        <w:rPr>
          <w:noProof/>
        </w:rPr>
      </w:pPr>
      <w:r w:rsidRPr="006A7D30">
        <w:rPr>
          <w:noProof/>
          <w:szCs w:val="24"/>
        </w:rPr>
        <w:t>[40]</w:t>
      </w:r>
      <w:r w:rsidRPr="006A7D30">
        <w:rPr>
          <w:noProof/>
          <w:szCs w:val="24"/>
        </w:rPr>
        <w:tab/>
        <w:t>United States National Institute of Standards and Technology, “NIST Document Sharing Test Facility.” [Online]. Available: http://ihexds.nist.gov/. [Accessed: 27-Apr-2019].</w:t>
      </w:r>
    </w:p>
    <w:p w14:paraId="6303B5BA" w14:textId="7248EF63" w:rsidR="009303D9" w:rsidRDefault="00A578E5" w:rsidP="00A578E5">
      <w:pPr>
        <w:pStyle w:val="references"/>
        <w:numPr>
          <w:ilvl w:val="0"/>
          <w:numId w:val="0"/>
        </w:numPr>
        <w:ind w:left="360" w:hanging="360"/>
        <w:jc w:val="left"/>
      </w:pPr>
      <w:r w:rsidRPr="006A7D30">
        <w:rPr>
          <w:color w:val="FF0000"/>
          <w:szCs w:val="22"/>
        </w:rPr>
        <w:fldChar w:fldCharType="end"/>
      </w:r>
    </w:p>
    <w:p w14:paraId="205F82CE" w14:textId="05F4F3B6" w:rsidR="00836367" w:rsidRPr="00F96569" w:rsidRDefault="00836367" w:rsidP="008B6524">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0B29D156" w14:textId="6F0034C3" w:rsidR="009303D9" w:rsidRDefault="009303D9" w:rsidP="005B520E"/>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087861" w14:textId="77777777" w:rsidR="00045E93" w:rsidRDefault="00045E93" w:rsidP="001A3B3D">
      <w:r>
        <w:separator/>
      </w:r>
    </w:p>
  </w:endnote>
  <w:endnote w:type="continuationSeparator" w:id="0">
    <w:p w14:paraId="28774860" w14:textId="77777777" w:rsidR="00045E93" w:rsidRDefault="00045E93"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pitch w:val="fixed"/>
    <w:sig w:usb0="00000001" w:usb1="08070000" w:usb2="00000010" w:usb3="00000000" w:csb0="00020000"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F3981A" w14:textId="77777777" w:rsidR="00045E93" w:rsidRDefault="00045E93" w:rsidP="001A3B3D">
      <w:r>
        <w:separator/>
      </w:r>
    </w:p>
  </w:footnote>
  <w:footnote w:type="continuationSeparator" w:id="0">
    <w:p w14:paraId="3BE94DCE" w14:textId="77777777" w:rsidR="00045E93" w:rsidRDefault="00045E93"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defaultTabStop w:val="720"/>
  <w:doNotHyphenateCaps/>
  <w:characterSpacingControl w:val="doNotCompress"/>
  <w:doNotValidateAgainstSchema/>
  <w:doNotDemarcateInvalidXml/>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2237"/>
    <w:rsid w:val="00003D44"/>
    <w:rsid w:val="0001422F"/>
    <w:rsid w:val="0002560C"/>
    <w:rsid w:val="000410E8"/>
    <w:rsid w:val="00045E93"/>
    <w:rsid w:val="00046451"/>
    <w:rsid w:val="0004781E"/>
    <w:rsid w:val="00071AF8"/>
    <w:rsid w:val="000737EF"/>
    <w:rsid w:val="000836BE"/>
    <w:rsid w:val="0008758A"/>
    <w:rsid w:val="000C1E68"/>
    <w:rsid w:val="000F1E06"/>
    <w:rsid w:val="00136090"/>
    <w:rsid w:val="00196B61"/>
    <w:rsid w:val="001A2EFD"/>
    <w:rsid w:val="001A3B3D"/>
    <w:rsid w:val="001B079E"/>
    <w:rsid w:val="001B67DC"/>
    <w:rsid w:val="001D1FCE"/>
    <w:rsid w:val="001E5758"/>
    <w:rsid w:val="002178C3"/>
    <w:rsid w:val="002254A9"/>
    <w:rsid w:val="00225F49"/>
    <w:rsid w:val="00233D97"/>
    <w:rsid w:val="002347A2"/>
    <w:rsid w:val="00236037"/>
    <w:rsid w:val="00252F5E"/>
    <w:rsid w:val="002545A4"/>
    <w:rsid w:val="002850E3"/>
    <w:rsid w:val="002A5C3C"/>
    <w:rsid w:val="002A7358"/>
    <w:rsid w:val="00334D32"/>
    <w:rsid w:val="00346DFD"/>
    <w:rsid w:val="00353330"/>
    <w:rsid w:val="00354FCF"/>
    <w:rsid w:val="003800AF"/>
    <w:rsid w:val="003921E0"/>
    <w:rsid w:val="00393720"/>
    <w:rsid w:val="00395EA1"/>
    <w:rsid w:val="003A19E2"/>
    <w:rsid w:val="003B2B40"/>
    <w:rsid w:val="003B4E04"/>
    <w:rsid w:val="003B57C4"/>
    <w:rsid w:val="003F5A08"/>
    <w:rsid w:val="00420716"/>
    <w:rsid w:val="004325FB"/>
    <w:rsid w:val="004432BA"/>
    <w:rsid w:val="0044407E"/>
    <w:rsid w:val="00447BB9"/>
    <w:rsid w:val="0046031D"/>
    <w:rsid w:val="0046043C"/>
    <w:rsid w:val="00473AC9"/>
    <w:rsid w:val="004779B0"/>
    <w:rsid w:val="004906FE"/>
    <w:rsid w:val="004B393C"/>
    <w:rsid w:val="004C3BAC"/>
    <w:rsid w:val="004C6854"/>
    <w:rsid w:val="004D72B5"/>
    <w:rsid w:val="00505CE2"/>
    <w:rsid w:val="0050684C"/>
    <w:rsid w:val="00532A94"/>
    <w:rsid w:val="00542DEA"/>
    <w:rsid w:val="00551B7F"/>
    <w:rsid w:val="0056610F"/>
    <w:rsid w:val="00575A83"/>
    <w:rsid w:val="00575BCA"/>
    <w:rsid w:val="005A42A3"/>
    <w:rsid w:val="005B0344"/>
    <w:rsid w:val="005B520E"/>
    <w:rsid w:val="005C41ED"/>
    <w:rsid w:val="005E2800"/>
    <w:rsid w:val="005F2CCD"/>
    <w:rsid w:val="00605825"/>
    <w:rsid w:val="006100C3"/>
    <w:rsid w:val="006162D7"/>
    <w:rsid w:val="00645D22"/>
    <w:rsid w:val="00651A08"/>
    <w:rsid w:val="00654204"/>
    <w:rsid w:val="00670434"/>
    <w:rsid w:val="006A4889"/>
    <w:rsid w:val="006A7E6F"/>
    <w:rsid w:val="006B6B66"/>
    <w:rsid w:val="006C07A5"/>
    <w:rsid w:val="006D496F"/>
    <w:rsid w:val="006F6D3D"/>
    <w:rsid w:val="007015CE"/>
    <w:rsid w:val="00706AC8"/>
    <w:rsid w:val="00712E68"/>
    <w:rsid w:val="00715BEA"/>
    <w:rsid w:val="00731C82"/>
    <w:rsid w:val="00732B62"/>
    <w:rsid w:val="00740EEA"/>
    <w:rsid w:val="00775AD0"/>
    <w:rsid w:val="00794804"/>
    <w:rsid w:val="007B33F1"/>
    <w:rsid w:val="007B6DDA"/>
    <w:rsid w:val="007C0308"/>
    <w:rsid w:val="007C2FF2"/>
    <w:rsid w:val="007D6232"/>
    <w:rsid w:val="007E15AB"/>
    <w:rsid w:val="007E5B8A"/>
    <w:rsid w:val="007F1F99"/>
    <w:rsid w:val="007F768F"/>
    <w:rsid w:val="008053B7"/>
    <w:rsid w:val="0080791D"/>
    <w:rsid w:val="00815708"/>
    <w:rsid w:val="00825606"/>
    <w:rsid w:val="00836367"/>
    <w:rsid w:val="008556C3"/>
    <w:rsid w:val="00873603"/>
    <w:rsid w:val="008A2C7D"/>
    <w:rsid w:val="008B6524"/>
    <w:rsid w:val="008C4B23"/>
    <w:rsid w:val="008C621E"/>
    <w:rsid w:val="008E1979"/>
    <w:rsid w:val="008F6E2C"/>
    <w:rsid w:val="0090458B"/>
    <w:rsid w:val="009303D9"/>
    <w:rsid w:val="00933C64"/>
    <w:rsid w:val="00934F0F"/>
    <w:rsid w:val="00934FB5"/>
    <w:rsid w:val="009426FB"/>
    <w:rsid w:val="00944F8F"/>
    <w:rsid w:val="00945E7D"/>
    <w:rsid w:val="00961E28"/>
    <w:rsid w:val="00972203"/>
    <w:rsid w:val="009A4DC0"/>
    <w:rsid w:val="009A59AD"/>
    <w:rsid w:val="009A7B1E"/>
    <w:rsid w:val="009B79FC"/>
    <w:rsid w:val="009C6FB1"/>
    <w:rsid w:val="009F1D79"/>
    <w:rsid w:val="00A01AED"/>
    <w:rsid w:val="00A059B3"/>
    <w:rsid w:val="00A269D0"/>
    <w:rsid w:val="00A4082D"/>
    <w:rsid w:val="00A43465"/>
    <w:rsid w:val="00A54292"/>
    <w:rsid w:val="00A57262"/>
    <w:rsid w:val="00A578E5"/>
    <w:rsid w:val="00AE3409"/>
    <w:rsid w:val="00AE70F2"/>
    <w:rsid w:val="00AF2B60"/>
    <w:rsid w:val="00B11A60"/>
    <w:rsid w:val="00B22613"/>
    <w:rsid w:val="00B44A76"/>
    <w:rsid w:val="00B51D63"/>
    <w:rsid w:val="00B625EE"/>
    <w:rsid w:val="00B768D1"/>
    <w:rsid w:val="00BA1025"/>
    <w:rsid w:val="00BC3420"/>
    <w:rsid w:val="00BC3B77"/>
    <w:rsid w:val="00BD1D73"/>
    <w:rsid w:val="00BD670B"/>
    <w:rsid w:val="00BE7D3C"/>
    <w:rsid w:val="00BF5FF6"/>
    <w:rsid w:val="00C0207F"/>
    <w:rsid w:val="00C1079B"/>
    <w:rsid w:val="00C16117"/>
    <w:rsid w:val="00C2109F"/>
    <w:rsid w:val="00C3075A"/>
    <w:rsid w:val="00C32204"/>
    <w:rsid w:val="00C3310B"/>
    <w:rsid w:val="00C513EA"/>
    <w:rsid w:val="00C64B8E"/>
    <w:rsid w:val="00C7370B"/>
    <w:rsid w:val="00C919A4"/>
    <w:rsid w:val="00C976C5"/>
    <w:rsid w:val="00CA4392"/>
    <w:rsid w:val="00CA498B"/>
    <w:rsid w:val="00CB331A"/>
    <w:rsid w:val="00CB5E74"/>
    <w:rsid w:val="00CC393F"/>
    <w:rsid w:val="00CD46C6"/>
    <w:rsid w:val="00D2176E"/>
    <w:rsid w:val="00D40E8E"/>
    <w:rsid w:val="00D55C42"/>
    <w:rsid w:val="00D632BE"/>
    <w:rsid w:val="00D72D06"/>
    <w:rsid w:val="00D7522C"/>
    <w:rsid w:val="00D7536F"/>
    <w:rsid w:val="00D76668"/>
    <w:rsid w:val="00DC0888"/>
    <w:rsid w:val="00DC5738"/>
    <w:rsid w:val="00DF7C53"/>
    <w:rsid w:val="00E07383"/>
    <w:rsid w:val="00E165BC"/>
    <w:rsid w:val="00E2502A"/>
    <w:rsid w:val="00E374AB"/>
    <w:rsid w:val="00E61E12"/>
    <w:rsid w:val="00E7596C"/>
    <w:rsid w:val="00E7727E"/>
    <w:rsid w:val="00E878F2"/>
    <w:rsid w:val="00EA6834"/>
    <w:rsid w:val="00EC27D7"/>
    <w:rsid w:val="00ED0149"/>
    <w:rsid w:val="00ED3555"/>
    <w:rsid w:val="00EF7DE3"/>
    <w:rsid w:val="00F03103"/>
    <w:rsid w:val="00F15B10"/>
    <w:rsid w:val="00F271DE"/>
    <w:rsid w:val="00F3191C"/>
    <w:rsid w:val="00F45699"/>
    <w:rsid w:val="00F54D51"/>
    <w:rsid w:val="00F627DA"/>
    <w:rsid w:val="00F6673D"/>
    <w:rsid w:val="00F7288F"/>
    <w:rsid w:val="00F729F2"/>
    <w:rsid w:val="00F847A6"/>
    <w:rsid w:val="00F84920"/>
    <w:rsid w:val="00F9441B"/>
    <w:rsid w:val="00FA4C32"/>
    <w:rsid w:val="00FC3CDE"/>
    <w:rsid w:val="00FC45D9"/>
    <w:rsid w:val="00FC7D79"/>
    <w:rsid w:val="00FE711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C7D3A-A457-4646-8927-91C7089A0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4</TotalTime>
  <Pages>5</Pages>
  <Words>3644</Words>
  <Characters>20772</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4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miA Petnathean</cp:lastModifiedBy>
  <cp:revision>105</cp:revision>
  <cp:lastPrinted>2020-03-12T05:16:00Z</cp:lastPrinted>
  <dcterms:created xsi:type="dcterms:W3CDTF">2020-06-14T04:38:00Z</dcterms:created>
  <dcterms:modified xsi:type="dcterms:W3CDTF">2020-06-21T13:38:00Z</dcterms:modified>
</cp:coreProperties>
</file>